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CD5DE0A" w14:textId="77777777" w:rsidR="00762E43" w:rsidRPr="00AA597A" w:rsidRDefault="00762E43" w:rsidP="00762E43">
      <w:pPr>
        <w:pStyle w:val="Heading1"/>
        <w:rPr>
          <w:rFonts w:ascii="Arial" w:hAnsi="Arial" w:cs="Arial"/>
        </w:rPr>
      </w:pPr>
      <w:bookmarkStart w:id="0" w:name="_Hlk158547893"/>
      <w:bookmarkEnd w:id="0"/>
      <w:r w:rsidRPr="00AA597A">
        <w:rPr>
          <w:rFonts w:ascii="Arial" w:hAnsi="Arial" w:cs="Arial"/>
        </w:rPr>
        <w:t>SUPPLEMENTAL MATERIAL</w:t>
      </w:r>
    </w:p>
    <w:p w14:paraId="075A23FF" w14:textId="42207748" w:rsidR="00CA59BB" w:rsidRPr="0014728A" w:rsidRDefault="00C7237A">
      <w:pPr>
        <w:rPr>
          <w:rFonts w:ascii="Arial" w:hAnsi="Arial" w:cs="Arial"/>
        </w:rPr>
      </w:pPr>
      <w:r w:rsidRPr="0014728A">
        <w:rPr>
          <w:rFonts w:ascii="Arial" w:hAnsi="Arial" w:cs="Arial"/>
          <w:smallCaps/>
          <w:sz w:val="24"/>
          <w:szCs w:val="24"/>
        </w:rPr>
        <w:t>r</w:t>
      </w:r>
      <w:r w:rsidR="00CA59BB" w:rsidRPr="0014728A">
        <w:rPr>
          <w:rFonts w:ascii="Arial" w:hAnsi="Arial" w:cs="Arial"/>
          <w:smallCaps/>
          <w:sz w:val="24"/>
          <w:szCs w:val="24"/>
        </w:rPr>
        <w:t>unning head:</w:t>
      </w:r>
      <w:r w:rsidR="00CA59BB" w:rsidRPr="0014728A">
        <w:rPr>
          <w:rFonts w:ascii="Arial" w:hAnsi="Arial" w:cs="Arial"/>
        </w:rPr>
        <w:t xml:space="preserve"> </w:t>
      </w:r>
      <w:r w:rsidR="002E0B2A" w:rsidRPr="0014728A">
        <w:rPr>
          <w:rFonts w:ascii="Arial" w:hAnsi="Arial" w:cs="Arial"/>
        </w:rPr>
        <w:t xml:space="preserve">Modeling SF </w:t>
      </w:r>
      <w:r w:rsidR="00F22EEA">
        <w:rPr>
          <w:rFonts w:ascii="Arial" w:hAnsi="Arial" w:cs="Arial"/>
        </w:rPr>
        <w:t>excretion</w:t>
      </w:r>
      <w:r w:rsidR="00F22EEA" w:rsidRPr="0014728A">
        <w:rPr>
          <w:rFonts w:ascii="Arial" w:hAnsi="Arial" w:cs="Arial"/>
        </w:rPr>
        <w:t xml:space="preserve"> </w:t>
      </w:r>
      <w:r w:rsidR="002E0B2A" w:rsidRPr="0014728A">
        <w:rPr>
          <w:rFonts w:ascii="Arial" w:hAnsi="Arial" w:cs="Arial"/>
        </w:rPr>
        <w:t xml:space="preserve">in </w:t>
      </w:r>
      <w:r w:rsidR="002E0B2A" w:rsidRPr="0014728A">
        <w:rPr>
          <w:rFonts w:ascii="Arial" w:hAnsi="Arial" w:cs="Arial"/>
          <w:i/>
          <w:iCs/>
        </w:rPr>
        <w:t>ex vivo</w:t>
      </w:r>
      <w:r w:rsidR="002E0B2A" w:rsidRPr="0014728A">
        <w:rPr>
          <w:rFonts w:ascii="Arial" w:hAnsi="Arial" w:cs="Arial"/>
        </w:rPr>
        <w:t xml:space="preserve"> machine-perfused livers</w:t>
      </w:r>
    </w:p>
    <w:p w14:paraId="2FE31EC5" w14:textId="5AA55642" w:rsidR="00075464" w:rsidRPr="0014728A" w:rsidRDefault="00175FB7" w:rsidP="00075464">
      <w:pPr>
        <w:rPr>
          <w:rFonts w:ascii="Arial" w:hAnsi="Arial" w:cs="Arial"/>
          <w:b/>
          <w:iCs/>
          <w:sz w:val="40"/>
          <w:szCs w:val="40"/>
        </w:rPr>
      </w:pPr>
      <w:r w:rsidRPr="0014728A">
        <w:rPr>
          <w:rFonts w:ascii="Arial" w:hAnsi="Arial" w:cs="Arial"/>
          <w:b/>
          <w:iCs/>
          <w:sz w:val="40"/>
          <w:szCs w:val="40"/>
        </w:rPr>
        <w:t>Assessing the degree of hepatic ischemia-reperfusion injury using p</w:t>
      </w:r>
      <w:r w:rsidR="00075464" w:rsidRPr="0014728A">
        <w:rPr>
          <w:rFonts w:ascii="Arial" w:hAnsi="Arial" w:cs="Arial"/>
          <w:b/>
          <w:iCs/>
          <w:sz w:val="40"/>
          <w:szCs w:val="40"/>
        </w:rPr>
        <w:t xml:space="preserve">hysiologically-based pharmacokinetic modeling of sodium fluorescein disposition in </w:t>
      </w:r>
      <w:r w:rsidR="00075464" w:rsidRPr="0014728A">
        <w:rPr>
          <w:rFonts w:ascii="Arial" w:hAnsi="Arial" w:cs="Arial"/>
          <w:b/>
          <w:i/>
          <w:sz w:val="40"/>
          <w:szCs w:val="40"/>
        </w:rPr>
        <w:t>ex vivo</w:t>
      </w:r>
      <w:r w:rsidR="00075464" w:rsidRPr="0014728A">
        <w:rPr>
          <w:rFonts w:ascii="Arial" w:hAnsi="Arial" w:cs="Arial"/>
          <w:b/>
          <w:iCs/>
          <w:sz w:val="40"/>
          <w:szCs w:val="40"/>
        </w:rPr>
        <w:t xml:space="preserve"> machine-perfused livers </w:t>
      </w:r>
    </w:p>
    <w:p w14:paraId="46419E67" w14:textId="164886FB" w:rsidR="00076DD9" w:rsidRPr="0014728A" w:rsidRDefault="00455D84">
      <w:pPr>
        <w:rPr>
          <w:rFonts w:ascii="Arial" w:hAnsi="Arial" w:cs="Arial"/>
          <w:sz w:val="25"/>
          <w:szCs w:val="25"/>
        </w:rPr>
      </w:pPr>
      <w:r w:rsidRPr="0014728A">
        <w:rPr>
          <w:rFonts w:ascii="Arial" w:hAnsi="Arial" w:cs="Arial"/>
          <w:sz w:val="25"/>
          <w:szCs w:val="25"/>
        </w:rPr>
        <w:t xml:space="preserve">Christopher </w:t>
      </w:r>
      <w:r w:rsidR="007F25C4" w:rsidRPr="0014728A">
        <w:rPr>
          <w:rFonts w:ascii="Arial" w:hAnsi="Arial" w:cs="Arial"/>
          <w:sz w:val="25"/>
          <w:szCs w:val="25"/>
        </w:rPr>
        <w:t xml:space="preserve">E. </w:t>
      </w:r>
      <w:r w:rsidRPr="0014728A">
        <w:rPr>
          <w:rFonts w:ascii="Arial" w:hAnsi="Arial" w:cs="Arial"/>
          <w:sz w:val="25"/>
          <w:szCs w:val="25"/>
        </w:rPr>
        <w:t>Monti</w:t>
      </w:r>
      <w:r w:rsidR="00076DD9" w:rsidRPr="0014728A">
        <w:rPr>
          <w:rFonts w:ascii="Arial" w:hAnsi="Arial" w:cs="Arial"/>
          <w:sz w:val="25"/>
          <w:szCs w:val="25"/>
          <w:vertAlign w:val="superscript"/>
        </w:rPr>
        <w:t>1</w:t>
      </w:r>
      <w:r w:rsidR="00D17C6C" w:rsidRPr="0014728A">
        <w:rPr>
          <w:rFonts w:ascii="Arial" w:hAnsi="Arial" w:cs="Arial"/>
          <w:sz w:val="25"/>
          <w:szCs w:val="25"/>
          <w:vertAlign w:val="superscript"/>
        </w:rPr>
        <w:t>,2</w:t>
      </w:r>
      <w:r w:rsidR="00D17C6C" w:rsidRPr="0014728A">
        <w:rPr>
          <w:rFonts w:ascii="Arial" w:hAnsi="Arial" w:cs="Arial"/>
          <w:sz w:val="25"/>
          <w:szCs w:val="25"/>
        </w:rPr>
        <w:t>,</w:t>
      </w:r>
      <w:r w:rsidR="00076DD9" w:rsidRPr="0014728A">
        <w:rPr>
          <w:rFonts w:ascii="Arial" w:hAnsi="Arial" w:cs="Arial"/>
          <w:sz w:val="25"/>
          <w:szCs w:val="25"/>
        </w:rPr>
        <w:t xml:space="preserve"> </w:t>
      </w:r>
      <w:r w:rsidRPr="0014728A">
        <w:rPr>
          <w:rFonts w:ascii="Arial" w:hAnsi="Arial" w:cs="Arial"/>
          <w:sz w:val="25"/>
          <w:szCs w:val="25"/>
        </w:rPr>
        <w:t>Seung-Keun Hong</w:t>
      </w:r>
      <w:r w:rsidR="00F270FF" w:rsidRPr="0014728A">
        <w:rPr>
          <w:rFonts w:ascii="Arial" w:hAnsi="Arial" w:cs="Arial"/>
          <w:sz w:val="25"/>
          <w:szCs w:val="25"/>
          <w:vertAlign w:val="superscript"/>
        </w:rPr>
        <w:t>3</w:t>
      </w:r>
      <w:r w:rsidR="00F270FF" w:rsidRPr="0014728A">
        <w:rPr>
          <w:rFonts w:ascii="Arial" w:hAnsi="Arial" w:cs="Arial"/>
          <w:sz w:val="25"/>
          <w:szCs w:val="25"/>
        </w:rPr>
        <w:t xml:space="preserve">, </w:t>
      </w:r>
      <w:r w:rsidR="00CE394F" w:rsidRPr="0014728A">
        <w:rPr>
          <w:rFonts w:ascii="Arial" w:hAnsi="Arial" w:cs="Arial"/>
          <w:sz w:val="25"/>
          <w:szCs w:val="25"/>
        </w:rPr>
        <w:t>Said H. Audi</w:t>
      </w:r>
      <w:r w:rsidR="00CE394F" w:rsidRPr="0014728A">
        <w:rPr>
          <w:rFonts w:ascii="Arial" w:hAnsi="Arial" w:cs="Arial"/>
          <w:sz w:val="25"/>
          <w:szCs w:val="25"/>
          <w:vertAlign w:val="superscript"/>
        </w:rPr>
        <w:t>1,4</w:t>
      </w:r>
      <w:r w:rsidR="00CE394F" w:rsidRPr="0014728A">
        <w:rPr>
          <w:rFonts w:ascii="Arial" w:hAnsi="Arial" w:cs="Arial"/>
          <w:sz w:val="25"/>
          <w:szCs w:val="25"/>
        </w:rPr>
        <w:t xml:space="preserve">, </w:t>
      </w:r>
      <w:r w:rsidR="0068277F" w:rsidRPr="0014728A">
        <w:rPr>
          <w:rFonts w:ascii="Arial" w:hAnsi="Arial" w:cs="Arial"/>
          <w:sz w:val="25"/>
          <w:szCs w:val="25"/>
        </w:rPr>
        <w:t xml:space="preserve">Amit </w:t>
      </w:r>
      <w:r w:rsidR="00646452" w:rsidRPr="0014728A">
        <w:rPr>
          <w:rFonts w:ascii="Arial" w:hAnsi="Arial" w:cs="Arial"/>
          <w:sz w:val="25"/>
          <w:szCs w:val="25"/>
        </w:rPr>
        <w:t>Joshi</w:t>
      </w:r>
      <w:r w:rsidR="00646452" w:rsidRPr="0014728A">
        <w:rPr>
          <w:rFonts w:ascii="Arial" w:hAnsi="Arial" w:cs="Arial"/>
          <w:sz w:val="25"/>
          <w:szCs w:val="25"/>
          <w:vertAlign w:val="superscript"/>
        </w:rPr>
        <w:t>1</w:t>
      </w:r>
      <w:r w:rsidR="00646452" w:rsidRPr="0014728A">
        <w:rPr>
          <w:rFonts w:ascii="Arial" w:hAnsi="Arial" w:cs="Arial"/>
          <w:sz w:val="25"/>
          <w:szCs w:val="25"/>
        </w:rPr>
        <w:t xml:space="preserve">, </w:t>
      </w:r>
      <w:r w:rsidR="00DA73F5">
        <w:rPr>
          <w:rFonts w:ascii="Arial" w:hAnsi="Arial" w:cs="Arial"/>
          <w:sz w:val="25"/>
          <w:szCs w:val="25"/>
        </w:rPr>
        <w:t>Scott S. Terhune</w:t>
      </w:r>
      <w:r w:rsidR="00DA73F5">
        <w:rPr>
          <w:rFonts w:ascii="Arial" w:hAnsi="Arial" w:cs="Arial"/>
          <w:sz w:val="25"/>
          <w:szCs w:val="25"/>
          <w:vertAlign w:val="superscript"/>
        </w:rPr>
        <w:t>2</w:t>
      </w:r>
      <w:r w:rsidR="00DA73F5">
        <w:rPr>
          <w:rFonts w:ascii="Arial" w:hAnsi="Arial" w:cs="Arial"/>
          <w:sz w:val="25"/>
          <w:szCs w:val="25"/>
        </w:rPr>
        <w:t xml:space="preserve">, </w:t>
      </w:r>
      <w:r w:rsidRPr="0014728A">
        <w:rPr>
          <w:rFonts w:ascii="Arial" w:hAnsi="Arial" w:cs="Arial"/>
          <w:sz w:val="25"/>
          <w:szCs w:val="25"/>
        </w:rPr>
        <w:t>Joohyun Kim</w:t>
      </w:r>
      <w:r w:rsidR="008D55DA" w:rsidRPr="0014728A">
        <w:rPr>
          <w:rFonts w:ascii="Arial" w:hAnsi="Arial" w:cs="Arial"/>
          <w:sz w:val="25"/>
          <w:szCs w:val="25"/>
          <w:vertAlign w:val="superscript"/>
        </w:rPr>
        <w:t>3</w:t>
      </w:r>
      <w:r w:rsidRPr="0014728A">
        <w:rPr>
          <w:rFonts w:ascii="Arial" w:hAnsi="Arial" w:cs="Arial"/>
          <w:sz w:val="25"/>
          <w:szCs w:val="25"/>
        </w:rPr>
        <w:t xml:space="preserve">, Ranjan </w:t>
      </w:r>
      <w:r w:rsidR="006C3348" w:rsidRPr="0014728A">
        <w:rPr>
          <w:rFonts w:ascii="Arial" w:hAnsi="Arial" w:cs="Arial"/>
          <w:sz w:val="25"/>
          <w:szCs w:val="25"/>
        </w:rPr>
        <w:t xml:space="preserve">K. </w:t>
      </w:r>
      <w:r w:rsidRPr="0014728A">
        <w:rPr>
          <w:rFonts w:ascii="Arial" w:hAnsi="Arial" w:cs="Arial"/>
          <w:sz w:val="25"/>
          <w:szCs w:val="25"/>
        </w:rPr>
        <w:t>Dash</w:t>
      </w:r>
      <w:r w:rsidRPr="0014728A">
        <w:rPr>
          <w:rFonts w:ascii="Arial" w:hAnsi="Arial" w:cs="Arial"/>
          <w:sz w:val="25"/>
          <w:szCs w:val="25"/>
          <w:vertAlign w:val="superscript"/>
        </w:rPr>
        <w:t>1,</w:t>
      </w:r>
      <w:r w:rsidR="008D55DA" w:rsidRPr="0014728A">
        <w:rPr>
          <w:rFonts w:ascii="Arial" w:hAnsi="Arial" w:cs="Arial"/>
          <w:sz w:val="25"/>
          <w:szCs w:val="25"/>
          <w:vertAlign w:val="superscript"/>
        </w:rPr>
        <w:t>4</w:t>
      </w:r>
      <w:r w:rsidRPr="0014728A">
        <w:rPr>
          <w:rFonts w:ascii="Arial" w:hAnsi="Arial" w:cs="Arial"/>
          <w:sz w:val="25"/>
          <w:szCs w:val="25"/>
          <w:vertAlign w:val="superscript"/>
        </w:rPr>
        <w:t>,</w:t>
      </w:r>
      <w:r w:rsidR="008D55DA" w:rsidRPr="0014728A">
        <w:rPr>
          <w:rFonts w:ascii="Arial" w:hAnsi="Arial" w:cs="Arial"/>
          <w:sz w:val="25"/>
          <w:szCs w:val="25"/>
          <w:vertAlign w:val="superscript"/>
        </w:rPr>
        <w:t>5</w:t>
      </w:r>
    </w:p>
    <w:p w14:paraId="5E66BDF1" w14:textId="35EC5A88" w:rsidR="00076DD9" w:rsidRPr="0014728A" w:rsidRDefault="00076DD9" w:rsidP="00AF0CC7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14728A">
        <w:rPr>
          <w:rFonts w:ascii="Arial" w:hAnsi="Arial" w:cs="Arial"/>
          <w:sz w:val="25"/>
          <w:szCs w:val="25"/>
          <w:vertAlign w:val="superscript"/>
        </w:rPr>
        <w:t>1</w:t>
      </w:r>
      <w:r w:rsidR="007C755A" w:rsidRPr="0014728A">
        <w:rPr>
          <w:rFonts w:ascii="Arial" w:hAnsi="Arial" w:cs="Arial"/>
        </w:rPr>
        <w:t>D</w:t>
      </w:r>
      <w:r w:rsidR="00455D84" w:rsidRPr="0014728A">
        <w:rPr>
          <w:rFonts w:ascii="Arial" w:hAnsi="Arial" w:cs="Arial"/>
        </w:rPr>
        <w:t>epartment of Biomedical Engineering</w:t>
      </w:r>
      <w:r w:rsidR="007C755A" w:rsidRPr="0014728A">
        <w:rPr>
          <w:rFonts w:ascii="Arial" w:hAnsi="Arial" w:cs="Arial"/>
        </w:rPr>
        <w:t xml:space="preserve">, </w:t>
      </w:r>
      <w:r w:rsidR="00455D84" w:rsidRPr="0014728A">
        <w:rPr>
          <w:rFonts w:ascii="Arial" w:hAnsi="Arial" w:cs="Arial"/>
        </w:rPr>
        <w:t xml:space="preserve">Medical College of Wisconsin, </w:t>
      </w:r>
      <w:r w:rsidR="0066710A" w:rsidRPr="0014728A">
        <w:rPr>
          <w:rFonts w:ascii="Arial" w:hAnsi="Arial" w:cs="Arial"/>
        </w:rPr>
        <w:t>Milwaukee</w:t>
      </w:r>
      <w:r w:rsidR="00455D84" w:rsidRPr="0014728A">
        <w:rPr>
          <w:rFonts w:ascii="Arial" w:hAnsi="Arial" w:cs="Arial"/>
        </w:rPr>
        <w:t>, WI</w:t>
      </w:r>
    </w:p>
    <w:p w14:paraId="34C0E4E7" w14:textId="4759EE72" w:rsidR="00D17C6C" w:rsidRPr="0014728A" w:rsidRDefault="00D17C6C" w:rsidP="00AF0CC7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14728A">
        <w:rPr>
          <w:rFonts w:ascii="Arial" w:hAnsi="Arial" w:cs="Arial"/>
          <w:sz w:val="25"/>
          <w:szCs w:val="25"/>
          <w:vertAlign w:val="superscript"/>
        </w:rPr>
        <w:t>2</w:t>
      </w:r>
      <w:r w:rsidRPr="0014728A">
        <w:rPr>
          <w:rFonts w:ascii="Arial" w:hAnsi="Arial" w:cs="Arial"/>
        </w:rPr>
        <w:t xml:space="preserve">Department of Microbiology and Immunology, Medical College of Wisconsin, </w:t>
      </w:r>
      <w:r w:rsidR="0066710A" w:rsidRPr="0014728A">
        <w:rPr>
          <w:rFonts w:ascii="Arial" w:hAnsi="Arial" w:cs="Arial"/>
        </w:rPr>
        <w:t>Milwaukee</w:t>
      </w:r>
      <w:r w:rsidRPr="0014728A">
        <w:rPr>
          <w:rFonts w:ascii="Arial" w:hAnsi="Arial" w:cs="Arial"/>
        </w:rPr>
        <w:t>, WI</w:t>
      </w:r>
    </w:p>
    <w:p w14:paraId="15424510" w14:textId="601D597D" w:rsidR="00AF0CC7" w:rsidRPr="0014728A" w:rsidRDefault="00F270FF" w:rsidP="00AF0CC7">
      <w:pPr>
        <w:spacing w:after="0"/>
        <w:rPr>
          <w:rFonts w:ascii="Arial" w:hAnsi="Arial" w:cs="Arial"/>
          <w:vertAlign w:val="superscript"/>
        </w:rPr>
      </w:pPr>
      <w:r w:rsidRPr="0014728A">
        <w:rPr>
          <w:rFonts w:ascii="Arial" w:hAnsi="Arial" w:cs="Arial"/>
          <w:vertAlign w:val="superscript"/>
        </w:rPr>
        <w:t>3</w:t>
      </w:r>
      <w:r w:rsidR="007C755A" w:rsidRPr="0014728A">
        <w:rPr>
          <w:rFonts w:ascii="Arial" w:hAnsi="Arial" w:cs="Arial"/>
        </w:rPr>
        <w:t>Division</w:t>
      </w:r>
      <w:r w:rsidR="00455D84" w:rsidRPr="0014728A">
        <w:rPr>
          <w:rFonts w:ascii="Arial" w:hAnsi="Arial" w:cs="Arial"/>
        </w:rPr>
        <w:t xml:space="preserve"> of Transplant Surgery</w:t>
      </w:r>
      <w:r w:rsidR="007C755A" w:rsidRPr="0014728A">
        <w:rPr>
          <w:rFonts w:ascii="Arial" w:hAnsi="Arial" w:cs="Arial"/>
        </w:rPr>
        <w:t xml:space="preserve">, </w:t>
      </w:r>
      <w:r w:rsidR="00AF0CC7" w:rsidRPr="0014728A">
        <w:rPr>
          <w:rFonts w:ascii="Arial" w:hAnsi="Arial" w:cs="Arial"/>
        </w:rPr>
        <w:t>Department</w:t>
      </w:r>
      <w:r w:rsidR="00455D84" w:rsidRPr="0014728A">
        <w:rPr>
          <w:rFonts w:ascii="Arial" w:hAnsi="Arial" w:cs="Arial"/>
        </w:rPr>
        <w:t xml:space="preserve"> of Surgery</w:t>
      </w:r>
      <w:r w:rsidR="00AF0CC7" w:rsidRPr="0014728A">
        <w:rPr>
          <w:rFonts w:ascii="Arial" w:hAnsi="Arial" w:cs="Arial"/>
        </w:rPr>
        <w:t xml:space="preserve">, </w:t>
      </w:r>
      <w:r w:rsidR="00455D84" w:rsidRPr="0014728A">
        <w:rPr>
          <w:rFonts w:ascii="Arial" w:hAnsi="Arial" w:cs="Arial"/>
        </w:rPr>
        <w:t>Medical College of Wisconsin</w:t>
      </w:r>
      <w:r w:rsidR="00AF0CC7" w:rsidRPr="0014728A">
        <w:rPr>
          <w:rFonts w:ascii="Arial" w:hAnsi="Arial" w:cs="Arial"/>
        </w:rPr>
        <w:t xml:space="preserve">, </w:t>
      </w:r>
      <w:r w:rsidR="0066710A" w:rsidRPr="0014728A">
        <w:rPr>
          <w:rFonts w:ascii="Arial" w:hAnsi="Arial" w:cs="Arial"/>
        </w:rPr>
        <w:t>Milwaukee</w:t>
      </w:r>
      <w:r w:rsidR="00AF0CC7" w:rsidRPr="0014728A">
        <w:rPr>
          <w:rFonts w:ascii="Arial" w:hAnsi="Arial" w:cs="Arial"/>
        </w:rPr>
        <w:t xml:space="preserve">, </w:t>
      </w:r>
      <w:r w:rsidR="00455D84" w:rsidRPr="0014728A">
        <w:rPr>
          <w:rFonts w:ascii="Arial" w:hAnsi="Arial" w:cs="Arial"/>
        </w:rPr>
        <w:t>WI</w:t>
      </w:r>
      <w:r w:rsidR="00AF0CC7" w:rsidRPr="0014728A">
        <w:rPr>
          <w:rFonts w:ascii="Arial" w:hAnsi="Arial" w:cs="Arial"/>
          <w:vertAlign w:val="superscript"/>
        </w:rPr>
        <w:t xml:space="preserve"> </w:t>
      </w:r>
    </w:p>
    <w:p w14:paraId="3DFEF444" w14:textId="1CCC2913" w:rsidR="00076DD9" w:rsidRPr="0014728A" w:rsidRDefault="008D55DA" w:rsidP="00AF0CC7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14728A">
        <w:rPr>
          <w:rFonts w:ascii="Arial" w:hAnsi="Arial" w:cs="Arial"/>
          <w:vertAlign w:val="superscript"/>
        </w:rPr>
        <w:t>4</w:t>
      </w:r>
      <w:r w:rsidR="00455D84" w:rsidRPr="0014728A">
        <w:rPr>
          <w:rFonts w:ascii="Arial" w:hAnsi="Arial" w:cs="Arial"/>
        </w:rPr>
        <w:t>Department of Biomedical Engineering</w:t>
      </w:r>
      <w:r w:rsidR="007C755A" w:rsidRPr="0014728A">
        <w:rPr>
          <w:rFonts w:ascii="Arial" w:hAnsi="Arial" w:cs="Arial"/>
        </w:rPr>
        <w:t xml:space="preserve">, </w:t>
      </w:r>
      <w:r w:rsidR="00455D84" w:rsidRPr="0014728A">
        <w:rPr>
          <w:rFonts w:ascii="Arial" w:hAnsi="Arial" w:cs="Arial"/>
        </w:rPr>
        <w:t>Marquette University, Milwaukee, WI</w:t>
      </w:r>
    </w:p>
    <w:p w14:paraId="079E689F" w14:textId="60FEF496" w:rsidR="00455D84" w:rsidRPr="0014728A" w:rsidRDefault="008D55DA" w:rsidP="00AF0CC7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14728A">
        <w:rPr>
          <w:rFonts w:ascii="Arial" w:hAnsi="Arial" w:cs="Arial"/>
          <w:vertAlign w:val="superscript"/>
        </w:rPr>
        <w:t>5</w:t>
      </w:r>
      <w:r w:rsidR="00455D84" w:rsidRPr="0014728A">
        <w:rPr>
          <w:rFonts w:ascii="Arial" w:hAnsi="Arial" w:cs="Arial"/>
        </w:rPr>
        <w:t xml:space="preserve">Department of Physiology, Medical College of Wisconsin, </w:t>
      </w:r>
      <w:r w:rsidR="0066710A" w:rsidRPr="0014728A">
        <w:rPr>
          <w:rFonts w:ascii="Arial" w:hAnsi="Arial" w:cs="Arial"/>
        </w:rPr>
        <w:t>Milwaukee</w:t>
      </w:r>
      <w:r w:rsidR="00455D84" w:rsidRPr="0014728A">
        <w:rPr>
          <w:rFonts w:ascii="Arial" w:hAnsi="Arial" w:cs="Arial"/>
        </w:rPr>
        <w:t>, WI</w:t>
      </w:r>
    </w:p>
    <w:p w14:paraId="58A8121F" w14:textId="77777777" w:rsidR="00AF0CC7" w:rsidRPr="0014728A" w:rsidRDefault="00AF0CC7" w:rsidP="00AF0CC7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4F11D5E7" w14:textId="732ED7D8" w:rsidR="00076DD9" w:rsidRPr="0014728A" w:rsidRDefault="007C755A" w:rsidP="002E4726">
      <w:pPr>
        <w:pBdr>
          <w:bottom w:val="single" w:sz="4" w:space="1" w:color="auto"/>
        </w:pBdr>
        <w:rPr>
          <w:rFonts w:ascii="Arial" w:hAnsi="Arial" w:cs="Arial"/>
          <w:i/>
          <w:color w:val="7F7F7F" w:themeColor="text1" w:themeTint="80"/>
        </w:rPr>
      </w:pPr>
      <w:r w:rsidRPr="0014728A">
        <w:rPr>
          <w:rFonts w:ascii="Arial" w:hAnsi="Arial" w:cs="Arial"/>
        </w:rPr>
        <w:t xml:space="preserve">Correspondence: </w:t>
      </w:r>
      <w:r w:rsidR="00455D84" w:rsidRPr="0014728A">
        <w:rPr>
          <w:rFonts w:ascii="Arial" w:hAnsi="Arial" w:cs="Arial"/>
          <w:i/>
          <w:color w:val="7F7F7F" w:themeColor="text1" w:themeTint="80"/>
        </w:rPr>
        <w:t xml:space="preserve">Ranjan </w:t>
      </w:r>
      <w:r w:rsidR="000D462C" w:rsidRPr="0014728A">
        <w:rPr>
          <w:rFonts w:ascii="Arial" w:hAnsi="Arial" w:cs="Arial"/>
          <w:i/>
          <w:color w:val="7F7F7F" w:themeColor="text1" w:themeTint="80"/>
        </w:rPr>
        <w:t xml:space="preserve">K. </w:t>
      </w:r>
      <w:r w:rsidR="00455D84" w:rsidRPr="0014728A">
        <w:rPr>
          <w:rFonts w:ascii="Arial" w:hAnsi="Arial" w:cs="Arial"/>
          <w:i/>
          <w:color w:val="7F7F7F" w:themeColor="text1" w:themeTint="80"/>
        </w:rPr>
        <w:t>Dash (rdash@mcw.edu)</w:t>
      </w:r>
      <w:r w:rsidR="003E4270" w:rsidRPr="0014728A">
        <w:rPr>
          <w:rFonts w:ascii="Arial" w:hAnsi="Arial" w:cs="Arial"/>
          <w:i/>
          <w:color w:val="7F7F7F" w:themeColor="text1" w:themeTint="80"/>
        </w:rPr>
        <w:t>, Joohyun Kim (jokim@mcw.edu)</w:t>
      </w:r>
    </w:p>
    <w:p w14:paraId="347D57FB" w14:textId="77777777" w:rsidR="007C755A" w:rsidRPr="0014728A" w:rsidRDefault="007C755A" w:rsidP="002E4726">
      <w:pPr>
        <w:pBdr>
          <w:bottom w:val="single" w:sz="4" w:space="1" w:color="auto"/>
        </w:pBdr>
        <w:rPr>
          <w:rFonts w:ascii="Arial" w:hAnsi="Arial" w:cs="Arial"/>
        </w:rPr>
      </w:pPr>
    </w:p>
    <w:p w14:paraId="51E22D92" w14:textId="2994D114" w:rsidR="004D0971" w:rsidRDefault="00584C1A" w:rsidP="00762E43">
      <w:pPr>
        <w:jc w:val="center"/>
        <w:rPr>
          <w:rFonts w:ascii="Arial" w:hAnsi="Arial" w:cs="Arial"/>
          <w:b/>
        </w:rPr>
      </w:pPr>
      <w:r w:rsidRPr="00AA597A">
        <w:rPr>
          <w:rFonts w:ascii="Arial" w:hAnsi="Arial" w:cs="Arial"/>
          <w:noProof/>
        </w:rPr>
        <w:lastRenderedPageBreak/>
        <w:drawing>
          <wp:inline distT="0" distB="0" distL="0" distR="0" wp14:anchorId="4D25C3DB" wp14:editId="6DF6F0EB">
            <wp:extent cx="5730705" cy="7441344"/>
            <wp:effectExtent l="0" t="0" r="3810" b="0"/>
            <wp:docPr id="16" name="Picture 16">
              <a:extLst xmlns:a="http://schemas.openxmlformats.org/drawingml/2006/main">
                <a:ext uri="{FF2B5EF4-FFF2-40B4-BE49-F238E27FC236}">
                  <a16:creationId xmlns:a16="http://schemas.microsoft.com/office/drawing/2014/main" id="{8E8904DB-8C7A-1C37-842D-93BC45F7D20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5">
                      <a:extLst>
                        <a:ext uri="{FF2B5EF4-FFF2-40B4-BE49-F238E27FC236}">
                          <a16:creationId xmlns:a16="http://schemas.microsoft.com/office/drawing/2014/main" id="{8E8904DB-8C7A-1C37-842D-93BC45F7D20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8512" cy="74514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89CCA8" w14:textId="7F27A428" w:rsidR="004D0971" w:rsidRDefault="004D0971" w:rsidP="00AA597A">
      <w:pPr>
        <w:pStyle w:val="NormalWeb"/>
        <w:spacing w:before="0" w:beforeAutospacing="0" w:after="0" w:afterAutospacing="0" w:line="360" w:lineRule="auto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 w:rsidRPr="00AA597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Figure S1.</w:t>
      </w:r>
      <w:r w:rsidRPr="00AA597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Individual SF fluorescence measurements in the perfusate and bile obtained in Dr. Joohyun Kim Laboratory (Froedtert Hospital Division of Transplant Surgery). </w:t>
      </w:r>
    </w:p>
    <w:p w14:paraId="31525059" w14:textId="77777777" w:rsidR="00584C1A" w:rsidRDefault="00584C1A">
      <w:pPr>
        <w:widowControl/>
        <w:rPr>
          <w:rFonts w:ascii="Arial" w:hAnsi="Arial" w:cs="Arial"/>
          <w:color w:val="000000" w:themeColor="text1"/>
          <w:kern w:val="24"/>
        </w:rPr>
      </w:pPr>
      <w:r>
        <w:rPr>
          <w:rFonts w:ascii="Arial" w:hAnsi="Arial" w:cs="Arial"/>
          <w:color w:val="000000" w:themeColor="text1"/>
          <w:kern w:val="24"/>
        </w:rPr>
        <w:br w:type="page"/>
      </w:r>
    </w:p>
    <w:p w14:paraId="651B622E" w14:textId="5A818004" w:rsidR="00584C1A" w:rsidRDefault="00584C1A" w:rsidP="00A97D25">
      <w:pPr>
        <w:jc w:val="center"/>
        <w:rPr>
          <w:rFonts w:ascii="Arial" w:hAnsi="Arial" w:cs="Arial"/>
          <w:b/>
          <w:bCs/>
        </w:rPr>
      </w:pPr>
      <w:r w:rsidRPr="00AA597A">
        <w:rPr>
          <w:rFonts w:ascii="Arial" w:hAnsi="Arial" w:cs="Arial"/>
          <w:noProof/>
        </w:rPr>
        <w:lastRenderedPageBreak/>
        <w:drawing>
          <wp:inline distT="0" distB="0" distL="0" distR="0" wp14:anchorId="35190AE5" wp14:editId="7BB54267">
            <wp:extent cx="5725051" cy="7336140"/>
            <wp:effectExtent l="0" t="0" r="9525" b="0"/>
            <wp:docPr id="20" name="Picture 20">
              <a:extLst xmlns:a="http://schemas.openxmlformats.org/drawingml/2006/main">
                <a:ext uri="{FF2B5EF4-FFF2-40B4-BE49-F238E27FC236}">
                  <a16:creationId xmlns:a16="http://schemas.microsoft.com/office/drawing/2014/main" id="{0D251FCE-2643-C55E-A5FB-A1A929585E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19">
                      <a:extLst>
                        <a:ext uri="{FF2B5EF4-FFF2-40B4-BE49-F238E27FC236}">
                          <a16:creationId xmlns:a16="http://schemas.microsoft.com/office/drawing/2014/main" id="{0D251FCE-2643-C55E-A5FB-A1A929585EF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2333" cy="73454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389C5" w14:textId="77777777" w:rsidR="00584C1A" w:rsidRDefault="00584C1A" w:rsidP="00584C1A">
      <w:pPr>
        <w:pStyle w:val="NormalWeb"/>
        <w:spacing w:before="0" w:beforeAutospacing="0" w:after="0" w:afterAutospacing="0" w:line="360" w:lineRule="auto"/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</w:pPr>
      <w:r w:rsidRPr="00AA597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Figure S2.</w:t>
      </w:r>
      <w:r w:rsidRPr="00AA597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Individual SF concentration measurements in the perfusate and bile generated using the SF fluorescence datasets from </w:t>
      </w:r>
      <w:r w:rsidRPr="00AA597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 xml:space="preserve">Fig. S1 </w:t>
      </w:r>
      <w:r w:rsidRPr="00AA597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and calibration curves in </w:t>
      </w:r>
      <w:r w:rsidRPr="00AA597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Fig. 2A</w:t>
      </w:r>
      <w:r w:rsidRPr="00AA597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.</w:t>
      </w:r>
    </w:p>
    <w:p w14:paraId="2B81CF6D" w14:textId="77777777" w:rsidR="00584C1A" w:rsidRDefault="00584C1A">
      <w:pPr>
        <w:widowControl/>
        <w:rPr>
          <w:rFonts w:ascii="Arial" w:hAnsi="Arial" w:cs="Arial"/>
          <w:color w:val="000000" w:themeColor="text1"/>
          <w:kern w:val="24"/>
        </w:rPr>
      </w:pPr>
      <w:r>
        <w:rPr>
          <w:rFonts w:ascii="Arial" w:hAnsi="Arial" w:cs="Arial"/>
          <w:color w:val="000000" w:themeColor="text1"/>
          <w:kern w:val="24"/>
        </w:rPr>
        <w:br w:type="page"/>
      </w:r>
    </w:p>
    <w:p w14:paraId="24846918" w14:textId="4C16B25F" w:rsidR="00584C1A" w:rsidRDefault="00584C1A" w:rsidP="0042300B">
      <w:pPr>
        <w:pStyle w:val="NormalWeb"/>
        <w:spacing w:before="0" w:beforeAutospacing="0" w:after="0" w:afterAutospacing="0" w:line="360" w:lineRule="auto"/>
        <w:jc w:val="center"/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</w:pPr>
      <w:r w:rsidRPr="00326745">
        <w:rPr>
          <w:rFonts w:ascii="Arial" w:hAnsi="Arial" w:cs="Arial"/>
          <w:noProof/>
        </w:rPr>
        <w:lastRenderedPageBreak/>
        <w:drawing>
          <wp:inline distT="0" distB="0" distL="0" distR="0" wp14:anchorId="1DC5B231" wp14:editId="06DCFAF4">
            <wp:extent cx="5714980" cy="6716187"/>
            <wp:effectExtent l="0" t="0" r="635" b="8890"/>
            <wp:docPr id="36" name="Picture 35">
              <a:extLst xmlns:a="http://schemas.openxmlformats.org/drawingml/2006/main">
                <a:ext uri="{FF2B5EF4-FFF2-40B4-BE49-F238E27FC236}">
                  <a16:creationId xmlns:a16="http://schemas.microsoft.com/office/drawing/2014/main" id="{09C9BA3A-5284-850D-E3E8-4036B4E032F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5">
                      <a:extLst>
                        <a:ext uri="{FF2B5EF4-FFF2-40B4-BE49-F238E27FC236}">
                          <a16:creationId xmlns:a16="http://schemas.microsoft.com/office/drawing/2014/main" id="{09C9BA3A-5284-850D-E3E8-4036B4E032F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3"/>
                    <a:srcRect t="2285"/>
                    <a:stretch/>
                  </pic:blipFill>
                  <pic:spPr bwMode="auto">
                    <a:xfrm>
                      <a:off x="0" y="0"/>
                      <a:ext cx="5715000" cy="67162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CDE4C4" w14:textId="758FB0F4" w:rsidR="004D0971" w:rsidRPr="00AA597A" w:rsidRDefault="004D0971" w:rsidP="00AA597A">
      <w:pPr>
        <w:pStyle w:val="NormalWeb"/>
        <w:spacing w:before="0" w:beforeAutospacing="0" w:after="0" w:afterAutospacing="0" w:line="360" w:lineRule="auto"/>
        <w:rPr>
          <w:rFonts w:ascii="Arial" w:hAnsi="Arial" w:cs="Arial"/>
          <w:sz w:val="22"/>
          <w:szCs w:val="22"/>
        </w:rPr>
      </w:pPr>
      <w:r w:rsidRPr="00AA597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Figure S3.</w:t>
      </w:r>
      <w:r w:rsidRPr="00AA597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 xml:space="preserve"> Individual fits of the 3-parameter PBPK ODE model to the datasets in </w:t>
      </w:r>
      <w:r w:rsidRPr="00AA597A">
        <w:rPr>
          <w:rFonts w:ascii="Arial" w:eastAsiaTheme="minorEastAsia" w:hAnsi="Arial" w:cs="Arial"/>
          <w:b/>
          <w:bCs/>
          <w:color w:val="000000" w:themeColor="text1"/>
          <w:kern w:val="24"/>
          <w:sz w:val="22"/>
          <w:szCs w:val="22"/>
        </w:rPr>
        <w:t>Fig. S2</w:t>
      </w:r>
      <w:r w:rsidRPr="00AA597A">
        <w:rPr>
          <w:rFonts w:ascii="Arial" w:eastAsiaTheme="minorEastAsia" w:hAnsi="Arial" w:cs="Arial"/>
          <w:color w:val="000000" w:themeColor="text1"/>
          <w:kern w:val="24"/>
          <w:sz w:val="22"/>
          <w:szCs w:val="22"/>
        </w:rPr>
        <w:t>.</w:t>
      </w:r>
    </w:p>
    <w:p w14:paraId="21E20042" w14:textId="0ECE13CA" w:rsidR="004D0971" w:rsidRPr="00AA597A" w:rsidRDefault="004D0971" w:rsidP="00584C1A">
      <w:pPr>
        <w:pStyle w:val="NormalWeb"/>
        <w:spacing w:before="0" w:beforeAutospacing="0" w:after="0" w:afterAutospacing="0" w:line="360" w:lineRule="auto"/>
        <w:rPr>
          <w:rFonts w:ascii="Arial" w:hAnsi="Arial" w:cs="Arial"/>
          <w:sz w:val="22"/>
          <w:szCs w:val="22"/>
        </w:rPr>
      </w:pPr>
    </w:p>
    <w:p w14:paraId="1C5271BC" w14:textId="77777777" w:rsidR="004D0971" w:rsidRPr="00AA597A" w:rsidRDefault="004D0971" w:rsidP="002E4726">
      <w:pPr>
        <w:rPr>
          <w:rFonts w:ascii="Arial" w:hAnsi="Arial" w:cs="Arial"/>
          <w:b/>
        </w:rPr>
      </w:pPr>
    </w:p>
    <w:p w14:paraId="103B9953" w14:textId="77777777" w:rsidR="004C0A88" w:rsidRDefault="004C0A88">
      <w:pPr>
        <w:widowControl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br w:type="page"/>
      </w:r>
    </w:p>
    <w:p w14:paraId="16D9B3D7" w14:textId="7CE79D49" w:rsidR="004D0971" w:rsidRPr="00D804FE" w:rsidRDefault="004D0971" w:rsidP="004D0971">
      <w:pPr>
        <w:rPr>
          <w:rFonts w:ascii="Arial" w:hAnsi="Arial" w:cs="Arial"/>
        </w:rPr>
      </w:pPr>
      <w:r w:rsidRPr="00D804FE">
        <w:rPr>
          <w:rFonts w:ascii="Arial" w:hAnsi="Arial" w:cs="Arial"/>
          <w:b/>
          <w:bCs/>
        </w:rPr>
        <w:lastRenderedPageBreak/>
        <w:t xml:space="preserve">Table </w:t>
      </w:r>
      <w:r w:rsidR="00161A27">
        <w:rPr>
          <w:rFonts w:ascii="Arial" w:hAnsi="Arial" w:cs="Arial"/>
          <w:b/>
          <w:bCs/>
        </w:rPr>
        <w:t>S1</w:t>
      </w:r>
      <w:r w:rsidRPr="00D804FE">
        <w:rPr>
          <w:rFonts w:ascii="Arial" w:hAnsi="Arial" w:cs="Arial"/>
          <w:b/>
          <w:bCs/>
        </w:rPr>
        <w:t>.</w:t>
      </w:r>
      <w:r w:rsidRPr="00D804FE">
        <w:rPr>
          <w:rFonts w:ascii="Arial" w:hAnsi="Arial" w:cs="Arial"/>
        </w:rPr>
        <w:t xml:space="preserve"> Individual </w:t>
      </w:r>
      <w:r w:rsidR="00DC221F">
        <w:rPr>
          <w:rFonts w:ascii="Arial" w:hAnsi="Arial" w:cs="Arial"/>
        </w:rPr>
        <w:t>f</w:t>
      </w:r>
      <w:r w:rsidRPr="00D804FE">
        <w:rPr>
          <w:rFonts w:ascii="Arial" w:hAnsi="Arial" w:cs="Arial"/>
        </w:rPr>
        <w:t xml:space="preserve">itting </w:t>
      </w:r>
      <w:r w:rsidR="00DC221F">
        <w:rPr>
          <w:rFonts w:ascii="Arial" w:hAnsi="Arial" w:cs="Arial"/>
        </w:rPr>
        <w:t>p</w:t>
      </w:r>
      <w:r w:rsidRPr="00D804FE">
        <w:rPr>
          <w:rFonts w:ascii="Arial" w:hAnsi="Arial" w:cs="Arial"/>
        </w:rPr>
        <w:t>arameter</w:t>
      </w:r>
      <w:r w:rsidR="00DC221F">
        <w:rPr>
          <w:rFonts w:ascii="Arial" w:hAnsi="Arial" w:cs="Arial"/>
        </w:rPr>
        <w:t xml:space="preserve"> value</w:t>
      </w:r>
      <w:r w:rsidRPr="00D804FE">
        <w:rPr>
          <w:rFonts w:ascii="Arial" w:hAnsi="Arial" w:cs="Arial"/>
        </w:rPr>
        <w:t>s.</w:t>
      </w:r>
    </w:p>
    <w:tbl>
      <w:tblPr>
        <w:tblW w:w="11965" w:type="dxa"/>
        <w:tblInd w:w="-1205" w:type="dxa"/>
        <w:tblLayout w:type="fixed"/>
        <w:tblLook w:val="04A0" w:firstRow="1" w:lastRow="0" w:firstColumn="1" w:lastColumn="0" w:noHBand="0" w:noVBand="1"/>
      </w:tblPr>
      <w:tblGrid>
        <w:gridCol w:w="977"/>
        <w:gridCol w:w="967"/>
        <w:gridCol w:w="777"/>
        <w:gridCol w:w="777"/>
        <w:gridCol w:w="667"/>
        <w:gridCol w:w="667"/>
        <w:gridCol w:w="586"/>
        <w:gridCol w:w="667"/>
        <w:gridCol w:w="586"/>
        <w:gridCol w:w="987"/>
        <w:gridCol w:w="1123"/>
        <w:gridCol w:w="934"/>
        <w:gridCol w:w="1170"/>
        <w:gridCol w:w="1080"/>
      </w:tblGrid>
      <w:tr w:rsidR="00A52386" w:rsidRPr="00EB3E8A" w14:paraId="37117E08" w14:textId="77777777" w:rsidTr="00A52386">
        <w:trPr>
          <w:trHeight w:val="750"/>
        </w:trPr>
        <w:tc>
          <w:tcPr>
            <w:tcW w:w="977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D5016B" w14:textId="0D4494E3" w:rsidR="0039360E" w:rsidRPr="007C12CD" w:rsidRDefault="0039360E" w:rsidP="0039360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Condition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43631" w14:textId="64A02501" w:rsidR="0039360E" w:rsidRPr="007C12CD" w:rsidRDefault="0039360E" w:rsidP="0039360E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Replicate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BFEB36" w14:textId="351806D9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Rat Weight (kg)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AF68A8" w14:textId="1B5985BF" w:rsidR="0039360E" w:rsidRPr="007C12CD" w:rsidRDefault="0039360E" w:rsidP="0075013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Liver Weight (g)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4EE067" w14:textId="6A4C7F1F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>V</w:t>
            </w: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  <w:vertAlign w:val="subscript"/>
              </w:rPr>
              <w:t xml:space="preserve">R,1 </w:t>
            </w: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(mL)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03B46D" w14:textId="3F48955E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>V</w:t>
            </w: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  <w:vertAlign w:val="subscript"/>
              </w:rPr>
              <w:t>R,2</w:t>
            </w: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 xml:space="preserve"> </w:t>
            </w: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(mL)</w:t>
            </w:r>
          </w:p>
        </w:tc>
        <w:tc>
          <w:tcPr>
            <w:tcW w:w="58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D6761" w14:textId="668473C9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>V</w:t>
            </w: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  <w:vertAlign w:val="subscript"/>
              </w:rPr>
              <w:t xml:space="preserve">S </w:t>
            </w: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(mL)</w:t>
            </w:r>
          </w:p>
        </w:tc>
        <w:tc>
          <w:tcPr>
            <w:tcW w:w="66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E3CD66" w14:textId="6FC6DDD9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>V</w:t>
            </w: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  <w:vertAlign w:val="subscript"/>
              </w:rPr>
              <w:t xml:space="preserve">H </w:t>
            </w: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(mL)</w:t>
            </w:r>
          </w:p>
        </w:tc>
        <w:tc>
          <w:tcPr>
            <w:tcW w:w="586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4BC81B" w14:textId="3226A904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>V</w:t>
            </w: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  <w:vertAlign w:val="subscript"/>
              </w:rPr>
              <w:t xml:space="preserve">B </w:t>
            </w: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(mL)</w:t>
            </w:r>
          </w:p>
        </w:tc>
        <w:tc>
          <w:tcPr>
            <w:tcW w:w="987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4865A3" w14:textId="6FC7EB71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Perfusate Flow Rate (mL/min)</w:t>
            </w:r>
          </w:p>
        </w:tc>
        <w:tc>
          <w:tcPr>
            <w:tcW w:w="1123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6FF00A" w14:textId="1674161F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Bile Flow Rate (mL/min)</w:t>
            </w:r>
          </w:p>
        </w:tc>
        <w:tc>
          <w:tcPr>
            <w:tcW w:w="934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58709A" w14:textId="441CF47F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>V</w:t>
            </w: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  <w:vertAlign w:val="subscript"/>
              </w:rPr>
              <w:t>max,2</w:t>
            </w: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 xml:space="preserve"> </w:t>
            </w: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(mg/min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E46390" w14:textId="7B7D8981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>V</w:t>
            </w: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  <w:vertAlign w:val="subscript"/>
              </w:rPr>
              <w:t>max,3,SF</w:t>
            </w:r>
            <w:r w:rsidR="000A0E88"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  <w:vertAlign w:val="subscript"/>
              </w:rPr>
              <w:t xml:space="preserve"> </w:t>
            </w:r>
            <w:r w:rsidR="000A0E88" w:rsidRPr="007C12CD">
              <w:rPr>
                <w:rFonts w:ascii="Arial" w:hAnsi="Arial" w:cs="Arial"/>
                <w:color w:val="000000"/>
                <w:sz w:val="16"/>
                <w:szCs w:val="16"/>
              </w:rPr>
              <w:t>x 10</w:t>
            </w:r>
            <w:r w:rsidR="000A0E88" w:rsidRPr="007C12CD">
              <w:rPr>
                <w:rFonts w:ascii="Arial" w:hAnsi="Arial" w:cs="Arial"/>
                <w:color w:val="000000"/>
                <w:sz w:val="16"/>
                <w:szCs w:val="16"/>
                <w:vertAlign w:val="superscript"/>
              </w:rPr>
              <w:t>4</w:t>
            </w: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 xml:space="preserve"> (mg/min)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CC7E2D" w14:textId="1AC407DC" w:rsidR="0039360E" w:rsidRPr="007C12CD" w:rsidRDefault="0039360E" w:rsidP="0039360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i/>
                <w:iCs/>
                <w:color w:val="000000"/>
                <w:sz w:val="16"/>
                <w:szCs w:val="16"/>
              </w:rPr>
              <w:t xml:space="preserve">α (F/Kmix) </w:t>
            </w: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(</w:t>
            </w:r>
            <w:r w:rsidR="006E7BB2" w:rsidRPr="007C12CD">
              <w:rPr>
                <w:rFonts w:ascii="Arial" w:hAnsi="Arial" w:cs="Arial"/>
                <w:color w:val="000000"/>
                <w:sz w:val="16"/>
                <w:szCs w:val="16"/>
              </w:rPr>
              <w:t>Unitless</w:t>
            </w: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)</w:t>
            </w:r>
          </w:p>
        </w:tc>
      </w:tr>
      <w:tr w:rsidR="00A52386" w:rsidRPr="00EB3E8A" w14:paraId="46F990A9" w14:textId="77777777" w:rsidTr="00A52386">
        <w:trPr>
          <w:trHeight w:val="300"/>
        </w:trPr>
        <w:tc>
          <w:tcPr>
            <w:tcW w:w="97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CD226" w14:textId="6FC42796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Control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6BC18" w14:textId="63930AD3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AB8B6" w14:textId="4C5886FB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02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D0FB5" w14:textId="411481FF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5.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007AAF" w14:textId="0E171F57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5.77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F3CA7" w14:textId="068DCDCF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4.23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6AB89" w14:textId="3E3020BB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8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F785E" w14:textId="4341FABA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2.79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98092" w14:textId="0CF12183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263364" w14:textId="111EDC36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5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E2858" w14:textId="673E502E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E8777" w14:textId="22A0F053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8FD5B8" w14:textId="60EE398D" w:rsidR="003A02E4" w:rsidRPr="007C12CD" w:rsidRDefault="003A02E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1.6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6C67D" w14:textId="4A2CC563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84</w:t>
            </w:r>
          </w:p>
        </w:tc>
      </w:tr>
      <w:tr w:rsidR="00A52386" w:rsidRPr="00EB3E8A" w14:paraId="401FECB8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F2F88C5" w14:textId="77777777" w:rsidR="003A02E4" w:rsidRPr="007C12CD" w:rsidRDefault="003A02E4" w:rsidP="003A02E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9EE48E" w14:textId="0D2EF95E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2E026" w14:textId="3A55A9DA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25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DCD00" w14:textId="5E2E2F02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4.8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E3F81" w14:textId="0293D289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5.1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73525" w14:textId="3B9A0CD6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4.8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DE9AE5" w14:textId="202BB08B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6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8FD7D" w14:textId="4819A9EA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2.1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16406" w14:textId="3FD12BC2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771C30" w14:textId="50F36179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5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13E65" w14:textId="2E5F5962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3842D" w14:textId="3BA80D85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2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2AA3C" w14:textId="044D618A" w:rsidR="003A02E4" w:rsidRPr="007C12CD" w:rsidRDefault="003A02E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4.0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B98B40" w14:textId="5541F6B7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.01</w:t>
            </w:r>
          </w:p>
        </w:tc>
      </w:tr>
      <w:tr w:rsidR="00A52386" w:rsidRPr="00EB3E8A" w14:paraId="0EB2E808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3C919D9" w14:textId="77777777" w:rsidR="003A02E4" w:rsidRPr="007C12CD" w:rsidRDefault="003A02E4" w:rsidP="003A02E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16CDA" w14:textId="6A1327A3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9CAEC" w14:textId="07DB3F09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14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AB6F2" w14:textId="0E62C7AF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4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93B73" w14:textId="70D46827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1.14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9AAD4E" w14:textId="3A2FC9AD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68.86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74CFE" w14:textId="2737945D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9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51AD4D" w14:textId="2775A029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3.4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234B8" w14:textId="713032A7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D5733" w14:textId="5D4D9C12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5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E72FFF" w14:textId="35141FD4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915C4" w14:textId="3FF9DD96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21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4C8A8" w14:textId="4B4D953D" w:rsidR="003A02E4" w:rsidRPr="007C12CD" w:rsidRDefault="003A02E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1.06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2C7AD" w14:textId="215B65E5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77</w:t>
            </w:r>
          </w:p>
        </w:tc>
      </w:tr>
      <w:tr w:rsidR="00A52386" w:rsidRPr="00EB3E8A" w14:paraId="07F42B41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07C2685" w14:textId="77777777" w:rsidR="003A02E4" w:rsidRPr="007C12CD" w:rsidRDefault="003A02E4" w:rsidP="003A02E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E64DB" w14:textId="71544407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CFE34D" w14:textId="6F165769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28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FD9B0" w14:textId="5806E55A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4.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F112C" w14:textId="6CF6F8AC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8.4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22B5D4" w14:textId="201B6BBB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1.59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64EC5" w14:textId="4E7ED352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5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8C3B7" w14:textId="626E0AA5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1.48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92FC1" w14:textId="0A5669B5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9C4A6" w14:textId="2292FD3A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5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9DD5C" w14:textId="105792D7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DF015" w14:textId="0E35AE90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40316A" w14:textId="4A04B983" w:rsidR="003A02E4" w:rsidRPr="007C12CD" w:rsidRDefault="003A02E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2.0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B49CE8" w14:textId="7B5FB034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43</w:t>
            </w:r>
          </w:p>
        </w:tc>
      </w:tr>
      <w:tr w:rsidR="00A52386" w:rsidRPr="00EB3E8A" w14:paraId="54CE2878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D2C0E37" w14:textId="77777777" w:rsidR="003A02E4" w:rsidRPr="007C12CD" w:rsidRDefault="003A02E4" w:rsidP="003A02E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2A3742" w14:textId="6D68C63D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96D2AB" w14:textId="3711C9FB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03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CAEFA" w14:textId="4EB96BBD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5.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1AA40" w14:textId="214D3B5A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9.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D35CA" w14:textId="073F3D45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0.87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54660" w14:textId="42D9FF97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8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988FF" w14:textId="68E6BA9A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2.79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97A5A" w14:textId="4C9731DD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78EC3" w14:textId="2043199B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8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C8DEF" w14:textId="562435AB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DBB0E" w14:textId="165FC4AA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DC886" w14:textId="6BEEA12E" w:rsidR="003A02E4" w:rsidRPr="007C12CD" w:rsidRDefault="003A02E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1.5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2B59D" w14:textId="59E5A412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.78</w:t>
            </w:r>
          </w:p>
        </w:tc>
      </w:tr>
      <w:tr w:rsidR="00A52386" w:rsidRPr="00EB3E8A" w14:paraId="42484499" w14:textId="77777777" w:rsidTr="00A52386">
        <w:trPr>
          <w:trHeight w:val="315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F354AC" w14:textId="77777777" w:rsidR="003A02E4" w:rsidRPr="007C12CD" w:rsidRDefault="003A02E4" w:rsidP="003A02E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03EC21" w14:textId="458183BD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6</w:t>
            </w:r>
          </w:p>
        </w:tc>
        <w:tc>
          <w:tcPr>
            <w:tcW w:w="77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676D2" w14:textId="0382517C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400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91F0B" w14:textId="01CDD607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5.2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78D126" w14:textId="02D17265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4.5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FC64B6" w14:textId="7B2BE7D2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65.41</w:t>
            </w:r>
          </w:p>
        </w:tc>
        <w:tc>
          <w:tcPr>
            <w:tcW w:w="58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08605" w14:textId="085A95B8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7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21081" w14:textId="0D86633B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2.53</w:t>
            </w:r>
          </w:p>
        </w:tc>
        <w:tc>
          <w:tcPr>
            <w:tcW w:w="58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028E4" w14:textId="58D72545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FD6868" w14:textId="17ED3C74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3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B0C62" w14:textId="2075286A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370B0F" w14:textId="0902C983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FF0CD" w14:textId="6BC68A6E" w:rsidR="003A02E4" w:rsidRPr="007C12CD" w:rsidRDefault="003A02E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1.8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B5C4B5" w14:textId="39CB5C55" w:rsidR="003A02E4" w:rsidRPr="007C12CD" w:rsidRDefault="003A02E4" w:rsidP="003A02E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.88</w:t>
            </w:r>
          </w:p>
        </w:tc>
      </w:tr>
      <w:tr w:rsidR="00A52386" w:rsidRPr="00EB3E8A" w14:paraId="1D04B7D5" w14:textId="77777777" w:rsidTr="00A52386">
        <w:trPr>
          <w:trHeight w:val="300"/>
        </w:trPr>
        <w:tc>
          <w:tcPr>
            <w:tcW w:w="97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C6A56" w14:textId="1F94268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I10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84D64" w14:textId="43990537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8DE19A" w14:textId="5B07071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58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4967C" w14:textId="484328B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DDB5BD" w14:textId="38ACAB8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8.1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1F152" w14:textId="1D9DD22D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1.88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3C037" w14:textId="48B6CB2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8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1C743" w14:textId="333B9E5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3.12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6218A" w14:textId="7DB790B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51A0EB" w14:textId="502712C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5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745E5" w14:textId="1BCB56C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112AB" w14:textId="4D88D6B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20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1617F8" w14:textId="7BC4FC25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2.8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24382" w14:textId="70B366D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07</w:t>
            </w:r>
          </w:p>
        </w:tc>
      </w:tr>
      <w:tr w:rsidR="00A52386" w:rsidRPr="00EB3E8A" w14:paraId="630039B2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90D258B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6240E" w14:textId="54FA7FC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20FC5" w14:textId="118BFE2D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401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3B482" w14:textId="77D1C70E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0.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0C50E" w14:textId="16B70191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6.5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A47E28" w14:textId="43248B0A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3.50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896B9" w14:textId="76CA57E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B415F" w14:textId="298A1AA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40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7D79D" w14:textId="06B91F0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796DA" w14:textId="73B334E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5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2E37E" w14:textId="06B46BD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3E1863" w14:textId="5B6020C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A6FF9" w14:textId="50DB0B08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1.6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E66D69" w14:textId="63D2D20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.17</w:t>
            </w:r>
          </w:p>
        </w:tc>
      </w:tr>
      <w:tr w:rsidR="00A52386" w:rsidRPr="00EB3E8A" w14:paraId="39126838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AB258BA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2A319" w14:textId="50B279A7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7D384" w14:textId="00DD284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410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A5C33" w14:textId="2899222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2.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FE3ED" w14:textId="795BF057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4.9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7B4F0" w14:textId="0A174EC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5.01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56415" w14:textId="364C9A1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9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D4E13" w14:textId="582E9511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8.0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8FD95" w14:textId="07A7B03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9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4E5F8" w14:textId="4CCBCA17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0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70E58" w14:textId="4FE7774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E291A" w14:textId="71A3673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BA0D6" w14:textId="6C8E16E9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1.09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61C25" w14:textId="09B26EF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.63</w:t>
            </w:r>
          </w:p>
        </w:tc>
      </w:tr>
      <w:tr w:rsidR="00A52386" w:rsidRPr="00EB3E8A" w14:paraId="3CF9D8EA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12350FB4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81A53" w14:textId="6669592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06A2E5" w14:textId="7D9361D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273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3DC46" w14:textId="5979FF6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8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61BEE" w14:textId="1E9D4FE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6.1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A63A3" w14:textId="3DEF65E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63.87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D2674" w14:textId="213CF55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0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8F980" w14:textId="470D911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3.78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85050" w14:textId="2FDD32E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FDB201" w14:textId="4D8DA4F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8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298E4" w14:textId="328EDFC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D05C70" w14:textId="6647D12A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706F5" w14:textId="224CF388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2.7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52CFC8" w14:textId="38B1C73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.33</w:t>
            </w:r>
          </w:p>
        </w:tc>
      </w:tr>
      <w:tr w:rsidR="00A52386" w:rsidRPr="00EB3E8A" w14:paraId="109E0FD4" w14:textId="77777777" w:rsidTr="00A52386">
        <w:trPr>
          <w:trHeight w:val="315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580357C2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4A83A6" w14:textId="313B037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92670" w14:textId="7E41B294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50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453D4" w14:textId="206F4DCA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0.5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0CE40" w14:textId="74938B8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0.8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525D2" w14:textId="0AE1289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9.19</w:t>
            </w:r>
          </w:p>
        </w:tc>
        <w:tc>
          <w:tcPr>
            <w:tcW w:w="58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8C873" w14:textId="386E494E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6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EB17A" w14:textId="45E26674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81</w:t>
            </w:r>
          </w:p>
        </w:tc>
        <w:tc>
          <w:tcPr>
            <w:tcW w:w="58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B7D06" w14:textId="126CD7ED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1811A5" w14:textId="5DC4714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4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699ED7" w14:textId="06443A2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6.00E-03</w:t>
            </w:r>
          </w:p>
        </w:tc>
        <w:tc>
          <w:tcPr>
            <w:tcW w:w="9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F64EA" w14:textId="5D199B6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9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F3170" w14:textId="6D46F8E1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0.8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A853A7" w14:textId="3EF20E9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05</w:t>
            </w:r>
          </w:p>
        </w:tc>
      </w:tr>
      <w:tr w:rsidR="00A52386" w:rsidRPr="00EB3E8A" w14:paraId="32980882" w14:textId="77777777" w:rsidTr="00A52386">
        <w:trPr>
          <w:trHeight w:val="300"/>
        </w:trPr>
        <w:tc>
          <w:tcPr>
            <w:tcW w:w="97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D1E9B2" w14:textId="501930D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I20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F158E" w14:textId="05A68D5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EA8B6E" w14:textId="34623877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35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3C033" w14:textId="6BB6FC7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0.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128B6" w14:textId="40C4C80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9.1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3B333" w14:textId="071FA94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0.81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E6047" w14:textId="26B2BC2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E058D7" w14:textId="6556AA3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40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BCE9CD" w14:textId="05B647B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623211" w14:textId="6DD77C0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792C9" w14:textId="4FBC2AD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71658" w14:textId="0EBCE18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0E20B" w14:textId="215B425F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0.9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CA30D" w14:textId="79B15054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.66</w:t>
            </w:r>
          </w:p>
        </w:tc>
      </w:tr>
      <w:tr w:rsidR="00A52386" w:rsidRPr="00EB3E8A" w14:paraId="130B7647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D8B3474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67F5B9" w14:textId="6125937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4A7ACC" w14:textId="0E96139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39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55AD9E" w14:textId="1C49C25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8.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F24124" w14:textId="4563206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3.3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9EB80" w14:textId="1C5A447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6.61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C7D38" w14:textId="2D32EB4A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2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CA096" w14:textId="67A9D84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4.92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99321" w14:textId="487F68D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E1D8D" w14:textId="4C774E5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2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0656A" w14:textId="3980024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2F8062" w14:textId="073C2907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2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CF729" w14:textId="467F4AE9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3.4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2A547" w14:textId="7A6CEE8A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.14</w:t>
            </w:r>
          </w:p>
        </w:tc>
      </w:tr>
      <w:tr w:rsidR="00A52386" w:rsidRPr="00EB3E8A" w14:paraId="55D8B360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9C54155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834EA" w14:textId="10D7667A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2E972" w14:textId="6BEA1CF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23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829E98" w14:textId="3396015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B0171" w14:textId="2FF0702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2.2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4305D1" w14:textId="6677EC1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7.71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324DB" w14:textId="52BF027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88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E997D6" w14:textId="66C8106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3.12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2C202" w14:textId="6A7FCC5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89BBB0" w14:textId="5CF2980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8.57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23D88" w14:textId="2EAFBF5E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8.00E-03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F6825" w14:textId="5C55E701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BB0FD6" w14:textId="1E7D79B1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1.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B47A7" w14:textId="1174B54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23</w:t>
            </w:r>
          </w:p>
        </w:tc>
      </w:tr>
      <w:tr w:rsidR="00A52386" w:rsidRPr="00EB3E8A" w14:paraId="1A813315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5663E51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19E76" w14:textId="39B7A10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D90A95" w14:textId="615348F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273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7B763" w14:textId="1A058A6E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2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C35930" w14:textId="46E9D07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6.99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1429B" w14:textId="04EDC6AE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3.00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508AE" w14:textId="5FB5DC21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9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AC2EC" w14:textId="26BAFAF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3.28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484B1" w14:textId="7694F88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03538B" w14:textId="651B41A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8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A8BBC9" w14:textId="05C5225E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8.00E-03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38E203" w14:textId="5C91EE9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437EAE" w14:textId="27CFD667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0.7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5FC123" w14:textId="78CCF7D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72</w:t>
            </w:r>
          </w:p>
        </w:tc>
      </w:tr>
      <w:tr w:rsidR="00A52386" w:rsidRPr="00EB3E8A" w14:paraId="11E38BC9" w14:textId="77777777" w:rsidTr="00A52386">
        <w:trPr>
          <w:trHeight w:val="315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69917E86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FC8FA" w14:textId="28D9448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DE0AF" w14:textId="7B1F215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50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16674" w14:textId="2338D57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8.4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A4318D" w14:textId="73416661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1.3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DDE04" w14:textId="69836E2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8.70</w:t>
            </w:r>
          </w:p>
        </w:tc>
        <w:tc>
          <w:tcPr>
            <w:tcW w:w="58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0B1998" w14:textId="379A65E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3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E1A366" w14:textId="0AC4BF2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5.09</w:t>
            </w:r>
          </w:p>
        </w:tc>
        <w:tc>
          <w:tcPr>
            <w:tcW w:w="58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466F53" w14:textId="5FFC9DF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992E1" w14:textId="50431C0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9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47F68" w14:textId="1170344E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9.00E-03</w:t>
            </w:r>
          </w:p>
        </w:tc>
        <w:tc>
          <w:tcPr>
            <w:tcW w:w="9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87F10" w14:textId="65D2014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3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F7131" w14:textId="0132C540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1.34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61940" w14:textId="2B644D84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46</w:t>
            </w:r>
          </w:p>
        </w:tc>
      </w:tr>
      <w:tr w:rsidR="00A52386" w:rsidRPr="00EB3E8A" w14:paraId="573AA357" w14:textId="77777777" w:rsidTr="00A52386">
        <w:trPr>
          <w:trHeight w:val="300"/>
        </w:trPr>
        <w:tc>
          <w:tcPr>
            <w:tcW w:w="977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766832" w14:textId="5E7CBB5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I30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83FA0" w14:textId="72F906E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DA177" w14:textId="2BF84B9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67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27F885" w14:textId="32BBCA0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9.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5D92F" w14:textId="28F7AD4D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8.1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9DC3B" w14:textId="26FE6AD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1.88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229C87" w14:textId="4F5F76F1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5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B9965" w14:textId="19810DE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07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893EF" w14:textId="788DBA7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FDBF0" w14:textId="0DCBDAB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5.86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57528" w14:textId="61DBC0A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00E-03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C59BE" w14:textId="191987C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BC28A" w14:textId="2ACA2661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0.7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B2ECFE" w14:textId="1537BA1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57</w:t>
            </w:r>
          </w:p>
        </w:tc>
      </w:tr>
      <w:tr w:rsidR="00A52386" w:rsidRPr="00EB3E8A" w14:paraId="6FD6DE80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7F991CFD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FA14B1" w14:textId="02858D9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88AAA" w14:textId="5FF34EB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70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C76BA" w14:textId="4BD43D8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0.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35E4F" w14:textId="4A432DA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8.7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60B5C" w14:textId="0E09453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1.28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3EC2A1" w14:textId="5C0763C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D7E39" w14:textId="6BBA50E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40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FFB32" w14:textId="52D39B1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746043" w14:textId="19DF8B5E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5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DE5E5" w14:textId="7FD2B18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00E-03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97042" w14:textId="5484AC9B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48DA9" w14:textId="3459BAF0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0.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DB65A3" w14:textId="3DB53D6E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73</w:t>
            </w:r>
          </w:p>
        </w:tc>
      </w:tr>
      <w:tr w:rsidR="00A52386" w:rsidRPr="00EB3E8A" w14:paraId="1A473806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2122CEDC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669939" w14:textId="1476A842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10E9A" w14:textId="5272D9D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20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9FD30" w14:textId="1DCA264A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0.0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231314" w14:textId="76E84E6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9.82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F844F" w14:textId="6BA41C8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60.18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3C4AE" w14:textId="5A640541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D4AB6" w14:textId="58B6932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40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7F990" w14:textId="4F30E37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DF429" w14:textId="10F23B0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8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CA37C" w14:textId="7C0D1CF8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9.60E-04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896AD" w14:textId="65C0FC2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94163" w14:textId="5577549D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0.17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E6B4D" w14:textId="0903BB1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.00</w:t>
            </w:r>
          </w:p>
        </w:tc>
      </w:tr>
      <w:tr w:rsidR="00A52386" w:rsidRPr="00EB3E8A" w14:paraId="64CF6695" w14:textId="77777777" w:rsidTr="00A52386">
        <w:trPr>
          <w:trHeight w:val="300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393D09DC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B001EE" w14:textId="3CE4870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4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6EC76" w14:textId="39F00D2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246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A6560" w14:textId="7A383FF7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9.6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FED1E" w14:textId="67E4604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2.26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78582F" w14:textId="3A5159B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67.74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DBFD6E" w14:textId="27A309D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53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96568D" w14:textId="6914BC7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07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34725" w14:textId="28CF8914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8</w:t>
            </w:r>
          </w:p>
        </w:tc>
        <w:tc>
          <w:tcPr>
            <w:tcW w:w="98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4D542B" w14:textId="3EE1DFE0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2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2EE08" w14:textId="61B21B6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8.00E-03</w:t>
            </w: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27EC6" w14:textId="2FDCFA91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4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1651EA" w14:textId="3C8B405C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1.02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14BA2" w14:textId="6BC6D0B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.00</w:t>
            </w:r>
          </w:p>
        </w:tc>
      </w:tr>
      <w:tr w:rsidR="00A52386" w:rsidRPr="00EB3E8A" w14:paraId="52C844E3" w14:textId="77777777" w:rsidTr="00A52386">
        <w:trPr>
          <w:trHeight w:val="315"/>
        </w:trPr>
        <w:tc>
          <w:tcPr>
            <w:tcW w:w="977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4" w:space="0" w:color="auto"/>
            </w:tcBorders>
            <w:vAlign w:val="center"/>
            <w:hideMark/>
          </w:tcPr>
          <w:p w14:paraId="039F4F14" w14:textId="77777777" w:rsidR="00632084" w:rsidRPr="007C12CD" w:rsidRDefault="00632084" w:rsidP="00632084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9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969CA" w14:textId="3C43941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</w:t>
            </w:r>
          </w:p>
        </w:tc>
        <w:tc>
          <w:tcPr>
            <w:tcW w:w="77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C34B7" w14:textId="780374BA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309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F0B27" w14:textId="5D0779A5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8.40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B9342" w14:textId="62DBC68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9.75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D3EBF" w14:textId="281EC0F7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60.25</w:t>
            </w:r>
          </w:p>
        </w:tc>
        <w:tc>
          <w:tcPr>
            <w:tcW w:w="58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CCAED" w14:textId="51723B14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3.31</w:t>
            </w:r>
          </w:p>
        </w:tc>
        <w:tc>
          <w:tcPr>
            <w:tcW w:w="66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21C003" w14:textId="1ADFDC19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5.09</w:t>
            </w:r>
          </w:p>
        </w:tc>
        <w:tc>
          <w:tcPr>
            <w:tcW w:w="58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D01A1E" w14:textId="67BDFD03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07</w:t>
            </w:r>
          </w:p>
        </w:tc>
        <w:tc>
          <w:tcPr>
            <w:tcW w:w="98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6C160" w14:textId="64BD2C0F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16.00</w:t>
            </w:r>
          </w:p>
        </w:tc>
        <w:tc>
          <w:tcPr>
            <w:tcW w:w="112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53680" w14:textId="47F953C1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2.00E-03</w:t>
            </w:r>
          </w:p>
        </w:tc>
        <w:tc>
          <w:tcPr>
            <w:tcW w:w="9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88FF0" w14:textId="305FCA66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6BB73" w14:textId="7DF3255F" w:rsidR="00632084" w:rsidRPr="007C12CD" w:rsidRDefault="00632084" w:rsidP="00C4677A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sz w:val="16"/>
                <w:szCs w:val="16"/>
              </w:rPr>
              <w:t>0.2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41F106" w14:textId="778CC27C" w:rsidR="00632084" w:rsidRPr="007C12CD" w:rsidRDefault="00632084" w:rsidP="00632084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</w:rPr>
            </w:pPr>
            <w:r w:rsidRPr="007C12CD">
              <w:rPr>
                <w:rFonts w:ascii="Arial" w:hAnsi="Arial" w:cs="Arial"/>
                <w:color w:val="000000"/>
                <w:sz w:val="16"/>
                <w:szCs w:val="16"/>
              </w:rPr>
              <w:t>5.00</w:t>
            </w:r>
          </w:p>
        </w:tc>
      </w:tr>
    </w:tbl>
    <w:p w14:paraId="6630BFAA" w14:textId="703EBFDE" w:rsidR="00DA5EDB" w:rsidRDefault="00DA5EDB" w:rsidP="004D0971">
      <w:pPr>
        <w:rPr>
          <w:rFonts w:ascii="Arial" w:hAnsi="Arial" w:cs="Arial"/>
        </w:rPr>
      </w:pPr>
    </w:p>
    <w:p w14:paraId="3253AC93" w14:textId="77777777" w:rsidR="00DA5EDB" w:rsidRDefault="00DA5EDB">
      <w:pPr>
        <w:widowControl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018BEE39" w14:textId="36ED8918" w:rsidR="00B4173D" w:rsidRDefault="00AC7FB9" w:rsidP="004D0971">
      <w:pPr>
        <w:rPr>
          <w:rFonts w:ascii="Arial" w:hAnsi="Arial" w:cs="Arial"/>
        </w:rPr>
      </w:pPr>
      <w:r w:rsidRPr="00AC7FB9">
        <w:rPr>
          <w:rFonts w:ascii="Arial" w:hAnsi="Arial" w:cs="Arial"/>
          <w:noProof/>
        </w:rPr>
        <w:lastRenderedPageBreak/>
        <w:drawing>
          <wp:inline distT="0" distB="0" distL="0" distR="0" wp14:anchorId="51B130F7" wp14:editId="2121EAB8">
            <wp:extent cx="5943600" cy="7577455"/>
            <wp:effectExtent l="0" t="0" r="0" b="0"/>
            <wp:docPr id="30" name="Picture 29">
              <a:extLst xmlns:a="http://schemas.openxmlformats.org/drawingml/2006/main">
                <a:ext uri="{FF2B5EF4-FFF2-40B4-BE49-F238E27FC236}">
                  <a16:creationId xmlns:a16="http://schemas.microsoft.com/office/drawing/2014/main" id="{3B94D95B-508B-364A-AF2B-0990845FFEB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29">
                      <a:extLst>
                        <a:ext uri="{FF2B5EF4-FFF2-40B4-BE49-F238E27FC236}">
                          <a16:creationId xmlns:a16="http://schemas.microsoft.com/office/drawing/2014/main" id="{3B94D95B-508B-364A-AF2B-0990845FFEB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577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4ABF45" w14:textId="223CFE9C" w:rsidR="007513F6" w:rsidRPr="00DA7EAC" w:rsidRDefault="00AC7FB9" w:rsidP="004D0971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t>Figure S4.</w:t>
      </w:r>
      <w:r>
        <w:rPr>
          <w:rFonts w:ascii="Arial" w:hAnsi="Arial" w:cs="Arial"/>
        </w:rPr>
        <w:t xml:space="preserve"> </w:t>
      </w:r>
      <w:r w:rsidR="00DA7EAC">
        <w:rPr>
          <w:rFonts w:ascii="Arial" w:hAnsi="Arial" w:cs="Arial"/>
        </w:rPr>
        <w:t>Grading</w:t>
      </w:r>
      <w:r>
        <w:rPr>
          <w:rFonts w:ascii="Arial" w:hAnsi="Arial" w:cs="Arial"/>
        </w:rPr>
        <w:t xml:space="preserve"> of </w:t>
      </w:r>
      <w:r w:rsidR="00F658C7">
        <w:rPr>
          <w:rFonts w:ascii="Arial" w:hAnsi="Arial" w:cs="Arial"/>
        </w:rPr>
        <w:t xml:space="preserve">IRI </w:t>
      </w:r>
      <w:r w:rsidR="00EE5623">
        <w:rPr>
          <w:rFonts w:ascii="Arial" w:hAnsi="Arial" w:cs="Arial"/>
        </w:rPr>
        <w:t>from liver tissue with increasing WIT (control</w:t>
      </w:r>
      <w:r w:rsidR="001911EB">
        <w:rPr>
          <w:rFonts w:ascii="Arial" w:hAnsi="Arial" w:cs="Arial"/>
        </w:rPr>
        <w:t xml:space="preserve">: </w:t>
      </w:r>
      <w:r w:rsidR="00EE5623">
        <w:rPr>
          <w:rFonts w:ascii="Arial" w:hAnsi="Arial" w:cs="Arial"/>
        </w:rPr>
        <w:t>0 min</w:t>
      </w:r>
      <w:r w:rsidR="001911EB">
        <w:rPr>
          <w:rFonts w:ascii="Arial" w:hAnsi="Arial" w:cs="Arial"/>
        </w:rPr>
        <w:t xml:space="preserve"> WIT</w:t>
      </w:r>
      <w:r w:rsidR="00BB0FDD">
        <w:rPr>
          <w:rFonts w:ascii="Arial" w:hAnsi="Arial" w:cs="Arial"/>
        </w:rPr>
        <w:t xml:space="preserve">; </w:t>
      </w:r>
      <w:r w:rsidR="00EE5623">
        <w:rPr>
          <w:rFonts w:ascii="Arial" w:hAnsi="Arial" w:cs="Arial"/>
        </w:rPr>
        <w:t>I10, I20, I30</w:t>
      </w:r>
      <w:r w:rsidR="001911EB">
        <w:rPr>
          <w:rFonts w:ascii="Arial" w:hAnsi="Arial" w:cs="Arial"/>
        </w:rPr>
        <w:t xml:space="preserve">: </w:t>
      </w:r>
      <w:r w:rsidR="00BB0FDD">
        <w:rPr>
          <w:rFonts w:ascii="Arial" w:hAnsi="Arial" w:cs="Arial"/>
        </w:rPr>
        <w:t>10, 20, 30 min WIT, respectively)</w:t>
      </w:r>
      <w:r w:rsidR="002D61CA">
        <w:rPr>
          <w:rFonts w:ascii="Arial" w:hAnsi="Arial" w:cs="Arial"/>
        </w:rPr>
        <w:t xml:space="preserve"> using the Suzuki scoring method</w:t>
      </w:r>
      <w:r w:rsidR="00873A77">
        <w:rPr>
          <w:rFonts w:ascii="Arial" w:hAnsi="Arial" w:cs="Arial"/>
        </w:rPr>
        <w:t xml:space="preserve"> (</w:t>
      </w:r>
      <w:r w:rsidR="00873A77">
        <w:rPr>
          <w:rFonts w:ascii="Arial" w:hAnsi="Arial" w:cs="Arial"/>
          <w:b/>
          <w:bCs/>
        </w:rPr>
        <w:t>A</w:t>
      </w:r>
      <w:r w:rsidR="00873A77">
        <w:rPr>
          <w:rFonts w:ascii="Arial" w:hAnsi="Arial" w:cs="Arial"/>
        </w:rPr>
        <w:t xml:space="preserve">) and </w:t>
      </w:r>
      <w:r w:rsidR="00F658C7">
        <w:rPr>
          <w:rFonts w:ascii="Arial" w:hAnsi="Arial" w:cs="Arial"/>
        </w:rPr>
        <w:t xml:space="preserve">grading </w:t>
      </w:r>
      <w:r w:rsidR="00314CA6">
        <w:rPr>
          <w:rFonts w:ascii="Arial" w:hAnsi="Arial" w:cs="Arial"/>
        </w:rPr>
        <w:t xml:space="preserve">for </w:t>
      </w:r>
      <w:r w:rsidR="00E05CA7">
        <w:rPr>
          <w:rFonts w:ascii="Arial" w:hAnsi="Arial" w:cs="Arial"/>
        </w:rPr>
        <w:t>selected additional findings (</w:t>
      </w:r>
      <w:r w:rsidR="00E05CA7">
        <w:rPr>
          <w:rFonts w:ascii="Arial" w:hAnsi="Arial" w:cs="Arial"/>
          <w:b/>
          <w:bCs/>
        </w:rPr>
        <w:t>B</w:t>
      </w:r>
      <w:r w:rsidR="00E05CA7">
        <w:rPr>
          <w:rFonts w:ascii="Arial" w:hAnsi="Arial" w:cs="Arial"/>
        </w:rPr>
        <w:t>-</w:t>
      </w:r>
      <w:r w:rsidR="00E05CA7">
        <w:rPr>
          <w:rFonts w:ascii="Arial" w:hAnsi="Arial" w:cs="Arial"/>
          <w:b/>
          <w:bCs/>
        </w:rPr>
        <w:t>D</w:t>
      </w:r>
      <w:r w:rsidR="00E05CA7">
        <w:rPr>
          <w:rFonts w:ascii="Arial" w:hAnsi="Arial" w:cs="Arial"/>
        </w:rPr>
        <w:t>)</w:t>
      </w:r>
      <w:r w:rsidR="002D61CA">
        <w:rPr>
          <w:rFonts w:ascii="Arial" w:hAnsi="Arial" w:cs="Arial"/>
        </w:rPr>
        <w:t xml:space="preserve"> </w:t>
      </w:r>
      <w:r w:rsidR="00FE1B0B">
        <w:rPr>
          <w:rFonts w:ascii="Arial" w:hAnsi="Arial" w:cs="Arial"/>
        </w:rPr>
        <w:fldChar w:fldCharType="begin">
          <w:fldData xml:space="preserve">PEVuZE5vdGU+PENpdGU+PEF1dGhvcj5Tb3NhPC9BdXRob3I+PFllYXI+MjAxNjwvWWVhcj48UmVj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</w:fldData>
        </w:fldChar>
      </w:r>
      <w:r w:rsidR="00FE1B0B">
        <w:rPr>
          <w:rFonts w:ascii="Arial" w:hAnsi="Arial" w:cs="Arial"/>
        </w:rPr>
        <w:instrText xml:space="preserve"> ADDIN EN.CITE </w:instrText>
      </w:r>
      <w:r w:rsidR="00FE1B0B">
        <w:rPr>
          <w:rFonts w:ascii="Arial" w:hAnsi="Arial" w:cs="Arial"/>
        </w:rPr>
        <w:fldChar w:fldCharType="begin">
          <w:fldData xml:space="preserve">PEVuZE5vdGU+PENpdGU+PEF1dGhvcj5Tb3NhPC9BdXRob3I+PFllYXI+MjAxNjwvWWVhcj48UmVj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</w:fldData>
        </w:fldChar>
      </w:r>
      <w:r w:rsidR="00FE1B0B">
        <w:rPr>
          <w:rFonts w:ascii="Arial" w:hAnsi="Arial" w:cs="Arial"/>
        </w:rPr>
        <w:instrText xml:space="preserve"> ADDIN EN.CITE.DATA </w:instrText>
      </w:r>
      <w:r w:rsidR="00FE1B0B">
        <w:rPr>
          <w:rFonts w:ascii="Arial" w:hAnsi="Arial" w:cs="Arial"/>
        </w:rPr>
      </w:r>
      <w:r w:rsidR="00FE1B0B">
        <w:rPr>
          <w:rFonts w:ascii="Arial" w:hAnsi="Arial" w:cs="Arial"/>
        </w:rPr>
        <w:fldChar w:fldCharType="end"/>
      </w:r>
      <w:r w:rsidR="00FE1B0B">
        <w:rPr>
          <w:rFonts w:ascii="Arial" w:hAnsi="Arial" w:cs="Arial"/>
        </w:rPr>
      </w:r>
      <w:r w:rsidR="00FE1B0B">
        <w:rPr>
          <w:rFonts w:ascii="Arial" w:hAnsi="Arial" w:cs="Arial"/>
        </w:rPr>
        <w:fldChar w:fldCharType="separate"/>
      </w:r>
      <w:r w:rsidR="00FE1B0B">
        <w:rPr>
          <w:rFonts w:ascii="Arial" w:hAnsi="Arial" w:cs="Arial"/>
          <w:noProof/>
        </w:rPr>
        <w:t>(1)</w:t>
      </w:r>
      <w:r w:rsidR="00FE1B0B">
        <w:rPr>
          <w:rFonts w:ascii="Arial" w:hAnsi="Arial" w:cs="Arial"/>
        </w:rPr>
        <w:fldChar w:fldCharType="end"/>
      </w:r>
      <w:r w:rsidR="00BB0FDD">
        <w:rPr>
          <w:rFonts w:ascii="Arial" w:hAnsi="Arial" w:cs="Arial"/>
        </w:rPr>
        <w:t xml:space="preserve">. </w:t>
      </w:r>
      <w:r w:rsidR="00BB0FDD">
        <w:rPr>
          <w:rFonts w:ascii="Arial" w:hAnsi="Arial" w:cs="Arial"/>
          <w:b/>
          <w:bCs/>
        </w:rPr>
        <w:t>A.</w:t>
      </w:r>
      <w:r w:rsidR="00BB0FDD">
        <w:rPr>
          <w:rFonts w:ascii="Arial" w:hAnsi="Arial" w:cs="Arial"/>
        </w:rPr>
        <w:t xml:space="preserve"> </w:t>
      </w:r>
      <w:r w:rsidR="00A8682B">
        <w:rPr>
          <w:rFonts w:ascii="Arial" w:hAnsi="Arial" w:cs="Arial"/>
        </w:rPr>
        <w:t xml:space="preserve">Total Suzuki score vs. WIT. </w:t>
      </w:r>
      <w:r w:rsidR="00A8682B">
        <w:rPr>
          <w:rFonts w:ascii="Arial" w:hAnsi="Arial" w:cs="Arial"/>
          <w:b/>
          <w:bCs/>
        </w:rPr>
        <w:t>B.</w:t>
      </w:r>
      <w:r w:rsidR="00A8682B">
        <w:rPr>
          <w:rFonts w:ascii="Arial" w:hAnsi="Arial" w:cs="Arial"/>
        </w:rPr>
        <w:t xml:space="preserve"> Score for inflammation and </w:t>
      </w:r>
      <w:r w:rsidR="00A8682B">
        <w:rPr>
          <w:rFonts w:ascii="Arial" w:hAnsi="Arial" w:cs="Arial"/>
        </w:rPr>
        <w:lastRenderedPageBreak/>
        <w:t xml:space="preserve">necrosis vs. WIT. </w:t>
      </w:r>
      <w:r w:rsidR="00A8682B">
        <w:rPr>
          <w:rFonts w:ascii="Arial" w:hAnsi="Arial" w:cs="Arial"/>
          <w:b/>
          <w:bCs/>
        </w:rPr>
        <w:t xml:space="preserve">C. </w:t>
      </w:r>
      <w:r w:rsidR="0065004F">
        <w:rPr>
          <w:rFonts w:ascii="Arial" w:hAnsi="Arial" w:cs="Arial"/>
        </w:rPr>
        <w:t xml:space="preserve">Score for hepatocellular congestion vs. WIT. </w:t>
      </w:r>
      <w:r w:rsidR="0065004F">
        <w:rPr>
          <w:rFonts w:ascii="Arial" w:hAnsi="Arial" w:cs="Arial"/>
          <w:b/>
          <w:bCs/>
        </w:rPr>
        <w:t xml:space="preserve">D. </w:t>
      </w:r>
      <w:r w:rsidR="0065004F">
        <w:rPr>
          <w:rFonts w:ascii="Arial" w:hAnsi="Arial" w:cs="Arial"/>
        </w:rPr>
        <w:t xml:space="preserve">Score for macrovesicular steatosis vs. WIT. </w:t>
      </w:r>
      <w:r w:rsidR="00EC38DC">
        <w:rPr>
          <w:rFonts w:ascii="Arial" w:hAnsi="Arial" w:cs="Arial"/>
        </w:rPr>
        <w:t xml:space="preserve">A Kruskall-Wallis, nonparametric test with correction for multiple comparisons was used to analyze between groups. </w:t>
      </w:r>
      <w:r w:rsidR="001911EB">
        <w:rPr>
          <w:rFonts w:ascii="Arial" w:hAnsi="Arial" w:cs="Arial"/>
        </w:rPr>
        <w:t>ns: not significant. Note that s</w:t>
      </w:r>
      <w:r w:rsidR="0065004F">
        <w:rPr>
          <w:rFonts w:ascii="Arial" w:hAnsi="Arial" w:cs="Arial"/>
        </w:rPr>
        <w:t xml:space="preserve">tatistical analysis </w:t>
      </w:r>
      <w:r w:rsidR="001911EB">
        <w:rPr>
          <w:rFonts w:ascii="Arial" w:hAnsi="Arial" w:cs="Arial"/>
        </w:rPr>
        <w:t>demonstrated no significant difference (</w:t>
      </w:r>
      <w:r w:rsidR="00C815D9">
        <w:rPr>
          <w:rFonts w:ascii="Arial" w:hAnsi="Arial" w:cs="Arial"/>
        </w:rPr>
        <w:t>α = 0.05) between groups for any histologic scoring criteria (</w:t>
      </w:r>
      <w:r w:rsidR="00C815D9">
        <w:rPr>
          <w:rFonts w:ascii="Arial" w:hAnsi="Arial" w:cs="Arial"/>
          <w:b/>
          <w:bCs/>
        </w:rPr>
        <w:t>A.</w:t>
      </w:r>
      <w:r w:rsidR="00C815D9">
        <w:rPr>
          <w:rFonts w:ascii="Arial" w:hAnsi="Arial" w:cs="Arial"/>
        </w:rPr>
        <w:t>-</w:t>
      </w:r>
      <w:r w:rsidR="00C815D9">
        <w:rPr>
          <w:rFonts w:ascii="Arial" w:hAnsi="Arial" w:cs="Arial"/>
          <w:b/>
          <w:bCs/>
        </w:rPr>
        <w:t>D.</w:t>
      </w:r>
      <w:r w:rsidR="00C815D9">
        <w:rPr>
          <w:rFonts w:ascii="Arial" w:hAnsi="Arial" w:cs="Arial"/>
        </w:rPr>
        <w:t xml:space="preserve">). </w:t>
      </w:r>
      <w:r w:rsidR="00DA7EAC">
        <w:rPr>
          <w:rFonts w:ascii="Arial" w:hAnsi="Arial" w:cs="Arial"/>
        </w:rPr>
        <w:t xml:space="preserve">See </w:t>
      </w:r>
      <w:r w:rsidR="00DA7EAC">
        <w:rPr>
          <w:rFonts w:ascii="Arial" w:hAnsi="Arial" w:cs="Arial"/>
          <w:b/>
          <w:bCs/>
        </w:rPr>
        <w:t>Table S2</w:t>
      </w:r>
      <w:r w:rsidR="00DA7EAC">
        <w:rPr>
          <w:rFonts w:ascii="Arial" w:hAnsi="Arial" w:cs="Arial"/>
        </w:rPr>
        <w:t xml:space="preserve"> for raw histologic grading. </w:t>
      </w:r>
    </w:p>
    <w:p w14:paraId="2C8F6B47" w14:textId="77777777" w:rsidR="007513F6" w:rsidRDefault="007513F6">
      <w:pPr>
        <w:widowControl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0817A1F2" w14:textId="432EFCF1" w:rsidR="00FE1B0B" w:rsidRPr="007513F6" w:rsidRDefault="007513F6" w:rsidP="004D0971">
      <w:pPr>
        <w:rPr>
          <w:rFonts w:ascii="Arial" w:hAnsi="Arial" w:cs="Arial"/>
        </w:rPr>
      </w:pPr>
      <w:r>
        <w:rPr>
          <w:rFonts w:ascii="Arial" w:hAnsi="Arial" w:cs="Arial"/>
          <w:b/>
          <w:bCs/>
        </w:rPr>
        <w:lastRenderedPageBreak/>
        <w:t>Table S2.</w:t>
      </w:r>
      <w:r>
        <w:rPr>
          <w:rFonts w:ascii="Arial" w:hAnsi="Arial" w:cs="Arial"/>
        </w:rPr>
        <w:t xml:space="preserve"> Raw histologic </w:t>
      </w:r>
      <w:r w:rsidR="00C9385B">
        <w:rPr>
          <w:rFonts w:ascii="Arial" w:hAnsi="Arial" w:cs="Arial"/>
        </w:rPr>
        <w:t>grading values</w:t>
      </w:r>
    </w:p>
    <w:p w14:paraId="11AE3A1C" w14:textId="77777777" w:rsidR="00FE1B0B" w:rsidRDefault="00FE1B0B" w:rsidP="004D0971">
      <w:pPr>
        <w:rPr>
          <w:rFonts w:ascii="Arial" w:hAnsi="Arial" w:cs="Arial"/>
        </w:rPr>
      </w:pPr>
    </w:p>
    <w:tbl>
      <w:tblPr>
        <w:tblStyle w:val="TableGrid"/>
        <w:tblW w:w="10879" w:type="dxa"/>
        <w:tblInd w:w="-656" w:type="dxa"/>
        <w:tblLook w:val="04A0" w:firstRow="1" w:lastRow="0" w:firstColumn="1" w:lastColumn="0" w:noHBand="0" w:noVBand="1"/>
      </w:tblPr>
      <w:tblGrid>
        <w:gridCol w:w="1087"/>
        <w:gridCol w:w="1044"/>
        <w:gridCol w:w="1423"/>
        <w:gridCol w:w="732"/>
        <w:gridCol w:w="1220"/>
        <w:gridCol w:w="1160"/>
        <w:gridCol w:w="1582"/>
        <w:gridCol w:w="1213"/>
        <w:gridCol w:w="1418"/>
      </w:tblGrid>
      <w:tr w:rsidR="005A1A29" w14:paraId="05F31C6B" w14:textId="77777777" w:rsidTr="005A1A29">
        <w:tc>
          <w:tcPr>
            <w:tcW w:w="1087" w:type="dxa"/>
          </w:tcPr>
          <w:p w14:paraId="376A302F" w14:textId="77777777" w:rsidR="005A1A29" w:rsidRPr="002F3E1A" w:rsidRDefault="005A1A29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</w:tcPr>
          <w:p w14:paraId="2B63B034" w14:textId="4A2CE56C" w:rsidR="005A1A29" w:rsidRPr="002F3E1A" w:rsidRDefault="005A1A29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155" w:type="dxa"/>
            <w:gridSpan w:val="2"/>
            <w:vAlign w:val="center"/>
          </w:tcPr>
          <w:p w14:paraId="0696A766" w14:textId="56E7D173" w:rsidR="005A1A29" w:rsidRPr="002F3E1A" w:rsidRDefault="005A1A29" w:rsidP="0092699E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IRI Assessment</w:t>
            </w:r>
          </w:p>
        </w:tc>
        <w:tc>
          <w:tcPr>
            <w:tcW w:w="6593" w:type="dxa"/>
            <w:gridSpan w:val="5"/>
            <w:vAlign w:val="center"/>
          </w:tcPr>
          <w:p w14:paraId="41F242A2" w14:textId="15E12948" w:rsidR="005A1A29" w:rsidRPr="002F3E1A" w:rsidRDefault="005A1A29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Additional Findings</w:t>
            </w:r>
          </w:p>
        </w:tc>
      </w:tr>
      <w:tr w:rsidR="001C26E5" w14:paraId="0CC965CC" w14:textId="77777777" w:rsidTr="005A1A29">
        <w:tc>
          <w:tcPr>
            <w:tcW w:w="1087" w:type="dxa"/>
            <w:vAlign w:val="center"/>
          </w:tcPr>
          <w:p w14:paraId="445F305F" w14:textId="11542E8E" w:rsidR="001C26E5" w:rsidRPr="002F3E1A" w:rsidRDefault="001C26E5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Condition</w:t>
            </w:r>
          </w:p>
        </w:tc>
        <w:tc>
          <w:tcPr>
            <w:tcW w:w="1044" w:type="dxa"/>
            <w:vAlign w:val="center"/>
          </w:tcPr>
          <w:p w14:paraId="5A95E6FF" w14:textId="76EEDB47" w:rsidR="001C26E5" w:rsidRPr="002F3E1A" w:rsidRDefault="001C26E5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Replicate</w:t>
            </w:r>
          </w:p>
        </w:tc>
        <w:tc>
          <w:tcPr>
            <w:tcW w:w="1423" w:type="dxa"/>
            <w:vAlign w:val="center"/>
          </w:tcPr>
          <w:p w14:paraId="78853DB8" w14:textId="7DB86EE2" w:rsidR="001C26E5" w:rsidRPr="002F3E1A" w:rsidRDefault="001C26E5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Inflammation + Necrosis (0-4)</w:t>
            </w:r>
          </w:p>
        </w:tc>
        <w:tc>
          <w:tcPr>
            <w:tcW w:w="732" w:type="dxa"/>
            <w:vAlign w:val="center"/>
          </w:tcPr>
          <w:p w14:paraId="2A9DA9B1" w14:textId="1ADA6DE8" w:rsidR="001C26E5" w:rsidRPr="002F3E1A" w:rsidRDefault="001C26E5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IRI Injury (y [1] or n [0])</w:t>
            </w:r>
          </w:p>
        </w:tc>
        <w:tc>
          <w:tcPr>
            <w:tcW w:w="1220" w:type="dxa"/>
            <w:vAlign w:val="center"/>
          </w:tcPr>
          <w:p w14:paraId="7D83A9DD" w14:textId="033D04F5" w:rsidR="001C26E5" w:rsidRPr="002F3E1A" w:rsidRDefault="001C26E5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Congestion (0-4)</w:t>
            </w:r>
          </w:p>
        </w:tc>
        <w:tc>
          <w:tcPr>
            <w:tcW w:w="1160" w:type="dxa"/>
            <w:vAlign w:val="center"/>
          </w:tcPr>
          <w:p w14:paraId="3F1876D3" w14:textId="7192743B" w:rsidR="001C26E5" w:rsidRPr="002F3E1A" w:rsidRDefault="001C26E5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Ballooning (0-4)</w:t>
            </w:r>
          </w:p>
        </w:tc>
        <w:tc>
          <w:tcPr>
            <w:tcW w:w="1582" w:type="dxa"/>
            <w:vAlign w:val="center"/>
          </w:tcPr>
          <w:p w14:paraId="28935A17" w14:textId="6157C553" w:rsidR="001C26E5" w:rsidRPr="002F3E1A" w:rsidRDefault="001C26E5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Macrovesicular Steatosis (0-4)</w:t>
            </w:r>
          </w:p>
        </w:tc>
        <w:tc>
          <w:tcPr>
            <w:tcW w:w="1213" w:type="dxa"/>
            <w:vAlign w:val="center"/>
          </w:tcPr>
          <w:p w14:paraId="37F3EB3D" w14:textId="2F363701" w:rsidR="001C26E5" w:rsidRPr="002F3E1A" w:rsidRDefault="001C26E5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Cholestasis (0-4)</w:t>
            </w:r>
          </w:p>
        </w:tc>
        <w:tc>
          <w:tcPr>
            <w:tcW w:w="1418" w:type="dxa"/>
            <w:vAlign w:val="center"/>
          </w:tcPr>
          <w:p w14:paraId="2394568F" w14:textId="1E217F19" w:rsidR="001C26E5" w:rsidRPr="002F3E1A" w:rsidRDefault="001C26E5" w:rsidP="005A1A29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Comments</w:t>
            </w:r>
          </w:p>
        </w:tc>
      </w:tr>
      <w:tr w:rsidR="006B72B7" w14:paraId="53A93338" w14:textId="77777777" w:rsidTr="0092699E">
        <w:tc>
          <w:tcPr>
            <w:tcW w:w="1087" w:type="dxa"/>
            <w:vMerge w:val="restart"/>
            <w:vAlign w:val="center"/>
          </w:tcPr>
          <w:p w14:paraId="1EF417F8" w14:textId="4FA97E4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WIT = 0 min</w:t>
            </w:r>
          </w:p>
        </w:tc>
        <w:tc>
          <w:tcPr>
            <w:tcW w:w="1044" w:type="dxa"/>
            <w:vAlign w:val="center"/>
          </w:tcPr>
          <w:p w14:paraId="2552FF47" w14:textId="21077BF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423" w:type="dxa"/>
            <w:vAlign w:val="center"/>
          </w:tcPr>
          <w:p w14:paraId="43D6E1F7" w14:textId="118BAF8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25A79421" w14:textId="7835E9A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28EA6FD6" w14:textId="3CFA82D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60" w:type="dxa"/>
            <w:vAlign w:val="center"/>
          </w:tcPr>
          <w:p w14:paraId="44D120E9" w14:textId="026AC7F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25E85F04" w14:textId="044C41C9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213" w:type="dxa"/>
            <w:vAlign w:val="center"/>
          </w:tcPr>
          <w:p w14:paraId="5E91E428" w14:textId="3BB359FE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1DEACC38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724F1A11" w14:textId="77777777" w:rsidTr="0092699E">
        <w:tc>
          <w:tcPr>
            <w:tcW w:w="1087" w:type="dxa"/>
            <w:vMerge/>
          </w:tcPr>
          <w:p w14:paraId="07E493E0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1D1ED1FF" w14:textId="49646C62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423" w:type="dxa"/>
            <w:vAlign w:val="center"/>
          </w:tcPr>
          <w:p w14:paraId="1CAACD15" w14:textId="36D97335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5F8A6031" w14:textId="4A0D9DE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5A990F2A" w14:textId="717A3A8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60" w:type="dxa"/>
            <w:vAlign w:val="center"/>
          </w:tcPr>
          <w:p w14:paraId="3CE7B685" w14:textId="55852C5C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2051D440" w14:textId="7C845D0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213" w:type="dxa"/>
            <w:vAlign w:val="center"/>
          </w:tcPr>
          <w:p w14:paraId="7E485D1C" w14:textId="6A90391E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3928EE6A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4BE4D4DA" w14:textId="77777777" w:rsidTr="0092699E">
        <w:tc>
          <w:tcPr>
            <w:tcW w:w="1087" w:type="dxa"/>
            <w:vMerge/>
          </w:tcPr>
          <w:p w14:paraId="3B092E3C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5FA7FBE7" w14:textId="45C9B715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423" w:type="dxa"/>
            <w:vAlign w:val="center"/>
          </w:tcPr>
          <w:p w14:paraId="6FD9FD61" w14:textId="4F2595B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18DA7896" w14:textId="076FA20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1050E032" w14:textId="7925729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160" w:type="dxa"/>
            <w:vAlign w:val="center"/>
          </w:tcPr>
          <w:p w14:paraId="09B59F81" w14:textId="7103AE05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17B4DA54" w14:textId="7CF30C9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213" w:type="dxa"/>
            <w:vAlign w:val="center"/>
          </w:tcPr>
          <w:p w14:paraId="1028806A" w14:textId="39EC178E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7CD32950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39BA6F11" w14:textId="77777777" w:rsidTr="0092699E">
        <w:tc>
          <w:tcPr>
            <w:tcW w:w="1087" w:type="dxa"/>
            <w:vMerge/>
          </w:tcPr>
          <w:p w14:paraId="3598B4E4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24C69387" w14:textId="1269269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423" w:type="dxa"/>
            <w:vAlign w:val="center"/>
          </w:tcPr>
          <w:p w14:paraId="021AB2A3" w14:textId="6FEC6E2E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5543CD3D" w14:textId="60A7AABA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25257594" w14:textId="2CA9E16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60" w:type="dxa"/>
            <w:vAlign w:val="center"/>
          </w:tcPr>
          <w:p w14:paraId="291C8622" w14:textId="3537FC8A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46529840" w14:textId="1338197D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13" w:type="dxa"/>
            <w:vAlign w:val="center"/>
          </w:tcPr>
          <w:p w14:paraId="69A7972E" w14:textId="31506C64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5D5FA7EF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7F6E62F1" w14:textId="77777777" w:rsidTr="0092699E">
        <w:tc>
          <w:tcPr>
            <w:tcW w:w="1087" w:type="dxa"/>
            <w:vMerge/>
          </w:tcPr>
          <w:p w14:paraId="01FD8D15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4043A097" w14:textId="053A36AD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423" w:type="dxa"/>
            <w:vAlign w:val="center"/>
          </w:tcPr>
          <w:p w14:paraId="7AE9ECA8" w14:textId="5C4BD47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7B28D6A6" w14:textId="1B4D86A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68BF949D" w14:textId="0C38D81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60" w:type="dxa"/>
            <w:vAlign w:val="center"/>
          </w:tcPr>
          <w:p w14:paraId="18B5440C" w14:textId="3FE00463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7D00413E" w14:textId="6A368F4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213" w:type="dxa"/>
            <w:vAlign w:val="center"/>
          </w:tcPr>
          <w:p w14:paraId="0DD3F345" w14:textId="755B0EF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17284867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32D862FE" w14:textId="77777777" w:rsidTr="0092699E">
        <w:tc>
          <w:tcPr>
            <w:tcW w:w="1087" w:type="dxa"/>
            <w:vMerge/>
          </w:tcPr>
          <w:p w14:paraId="002D62A6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48D6BB59" w14:textId="2550422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6</w:t>
            </w:r>
          </w:p>
        </w:tc>
        <w:tc>
          <w:tcPr>
            <w:tcW w:w="1423" w:type="dxa"/>
            <w:vAlign w:val="center"/>
          </w:tcPr>
          <w:p w14:paraId="174A0B09" w14:textId="6422DFE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0E960E25" w14:textId="0833696C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2DA96BEC" w14:textId="7BC7334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60" w:type="dxa"/>
            <w:vAlign w:val="center"/>
          </w:tcPr>
          <w:p w14:paraId="579E0557" w14:textId="1015240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643FB4D1" w14:textId="4A23597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213" w:type="dxa"/>
            <w:vAlign w:val="center"/>
          </w:tcPr>
          <w:p w14:paraId="7B08AA70" w14:textId="415932D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167F75D6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0847A20A" w14:textId="77777777" w:rsidTr="0092699E">
        <w:tc>
          <w:tcPr>
            <w:tcW w:w="1087" w:type="dxa"/>
            <w:vMerge w:val="restart"/>
            <w:vAlign w:val="center"/>
          </w:tcPr>
          <w:p w14:paraId="61403C5B" w14:textId="359853E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WIT = 10 min</w:t>
            </w:r>
          </w:p>
        </w:tc>
        <w:tc>
          <w:tcPr>
            <w:tcW w:w="1044" w:type="dxa"/>
            <w:vAlign w:val="center"/>
          </w:tcPr>
          <w:p w14:paraId="325A725B" w14:textId="6567405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423" w:type="dxa"/>
            <w:vAlign w:val="center"/>
          </w:tcPr>
          <w:p w14:paraId="3DE2A88F" w14:textId="28F37DE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3B69381D" w14:textId="376002EA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4E9A72EC" w14:textId="2408640C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60" w:type="dxa"/>
            <w:vAlign w:val="center"/>
          </w:tcPr>
          <w:p w14:paraId="16379F07" w14:textId="1614071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6EDC9A78" w14:textId="492C907C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213" w:type="dxa"/>
            <w:vAlign w:val="center"/>
          </w:tcPr>
          <w:p w14:paraId="201EE003" w14:textId="1600C66A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5B8494A7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50BEB0F4" w14:textId="77777777" w:rsidTr="0092699E">
        <w:tc>
          <w:tcPr>
            <w:tcW w:w="1087" w:type="dxa"/>
            <w:vMerge/>
          </w:tcPr>
          <w:p w14:paraId="46CBBB15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3F20052B" w14:textId="451B21B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423" w:type="dxa"/>
            <w:vAlign w:val="center"/>
          </w:tcPr>
          <w:p w14:paraId="3A68AB73" w14:textId="2030CAA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5C8627A7" w14:textId="795CAB1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21AC1972" w14:textId="70F2EE0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60" w:type="dxa"/>
            <w:vAlign w:val="center"/>
          </w:tcPr>
          <w:p w14:paraId="6258F3D8" w14:textId="26706FD9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098F7F9C" w14:textId="4DAFC5D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213" w:type="dxa"/>
            <w:vAlign w:val="center"/>
          </w:tcPr>
          <w:p w14:paraId="611F4ADA" w14:textId="36C8959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08877C78" w14:textId="08D63A3E" w:rsidR="006B72B7" w:rsidRPr="002F3E1A" w:rsidRDefault="00922485" w:rsidP="006B72B7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F3E1A">
              <w:rPr>
                <w:rFonts w:ascii="Arial" w:hAnsi="Arial" w:cs="Arial"/>
                <w:color w:val="000000"/>
                <w:sz w:val="16"/>
                <w:szCs w:val="16"/>
              </w:rPr>
              <w:t>Bacterial colonization + within some veins, impending IRI?</w:t>
            </w:r>
          </w:p>
        </w:tc>
      </w:tr>
      <w:tr w:rsidR="006B72B7" w14:paraId="4B0C2B64" w14:textId="77777777" w:rsidTr="0092699E">
        <w:tc>
          <w:tcPr>
            <w:tcW w:w="1087" w:type="dxa"/>
            <w:vMerge/>
          </w:tcPr>
          <w:p w14:paraId="0982E245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3E9764AC" w14:textId="3CE85AF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423" w:type="dxa"/>
            <w:vAlign w:val="center"/>
          </w:tcPr>
          <w:p w14:paraId="36A4A794" w14:textId="0ADA243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65BDB394" w14:textId="731B7FC4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399F144D" w14:textId="32A39D2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60" w:type="dxa"/>
            <w:vAlign w:val="center"/>
          </w:tcPr>
          <w:p w14:paraId="26DA9827" w14:textId="1961FD4A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2B0BE344" w14:textId="6B46301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213" w:type="dxa"/>
            <w:vAlign w:val="center"/>
          </w:tcPr>
          <w:p w14:paraId="021A6C0B" w14:textId="481FADD4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4AAF8849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028CFABC" w14:textId="77777777" w:rsidTr="0092699E">
        <w:tc>
          <w:tcPr>
            <w:tcW w:w="1087" w:type="dxa"/>
            <w:vMerge/>
          </w:tcPr>
          <w:p w14:paraId="12505709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2CE98820" w14:textId="38F6A38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423" w:type="dxa"/>
            <w:vAlign w:val="center"/>
          </w:tcPr>
          <w:p w14:paraId="324DF0F9" w14:textId="6DABD50D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732" w:type="dxa"/>
            <w:vAlign w:val="center"/>
          </w:tcPr>
          <w:p w14:paraId="732260BD" w14:textId="01018542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08E61C2A" w14:textId="49D0A3A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60" w:type="dxa"/>
            <w:vAlign w:val="center"/>
          </w:tcPr>
          <w:p w14:paraId="7ED32124" w14:textId="5F3ECF3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04AB5087" w14:textId="7EB07BE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213" w:type="dxa"/>
            <w:vAlign w:val="center"/>
          </w:tcPr>
          <w:p w14:paraId="3B3CF4A1" w14:textId="025C6E0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2C819710" w14:textId="5EF2B704" w:rsidR="006B72B7" w:rsidRPr="002F3E1A" w:rsidRDefault="00922485" w:rsidP="006B72B7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F3E1A">
              <w:rPr>
                <w:rFonts w:ascii="Arial" w:hAnsi="Arial" w:cs="Arial"/>
                <w:color w:val="000000"/>
                <w:sz w:val="16"/>
                <w:szCs w:val="16"/>
              </w:rPr>
              <w:t>Bacterial colonization + within some veins, impending IRI?</w:t>
            </w:r>
          </w:p>
        </w:tc>
      </w:tr>
      <w:tr w:rsidR="006B72B7" w14:paraId="5552011C" w14:textId="77777777" w:rsidTr="0092699E">
        <w:tc>
          <w:tcPr>
            <w:tcW w:w="1087" w:type="dxa"/>
            <w:vMerge/>
          </w:tcPr>
          <w:p w14:paraId="0EE5731C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757BC16E" w14:textId="68EB434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423" w:type="dxa"/>
            <w:vAlign w:val="center"/>
          </w:tcPr>
          <w:p w14:paraId="6E68D97C" w14:textId="74193EB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476C5724" w14:textId="3261DC9D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2257EBE7" w14:textId="642235B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60" w:type="dxa"/>
            <w:vAlign w:val="center"/>
          </w:tcPr>
          <w:p w14:paraId="2201BF02" w14:textId="07A0F1FD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38096B25" w14:textId="538F710A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213" w:type="dxa"/>
            <w:vAlign w:val="center"/>
          </w:tcPr>
          <w:p w14:paraId="5C6045DA" w14:textId="2EF64F2C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7464AD1C" w14:textId="77099853" w:rsidR="006B72B7" w:rsidRPr="002F3E1A" w:rsidRDefault="00922485" w:rsidP="006B72B7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F3E1A">
              <w:rPr>
                <w:rFonts w:ascii="Arial" w:hAnsi="Arial" w:cs="Arial"/>
                <w:color w:val="000000"/>
                <w:sz w:val="16"/>
                <w:szCs w:val="16"/>
              </w:rPr>
              <w:t>Bacterial colonization + within some veins, impending IRI?</w:t>
            </w:r>
          </w:p>
        </w:tc>
      </w:tr>
      <w:tr w:rsidR="006B72B7" w14:paraId="6A530C65" w14:textId="77777777" w:rsidTr="0092699E">
        <w:tc>
          <w:tcPr>
            <w:tcW w:w="1087" w:type="dxa"/>
            <w:vMerge w:val="restart"/>
            <w:vAlign w:val="center"/>
          </w:tcPr>
          <w:p w14:paraId="049A038C" w14:textId="672DF4A4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WIT = 20 min</w:t>
            </w:r>
          </w:p>
        </w:tc>
        <w:tc>
          <w:tcPr>
            <w:tcW w:w="1044" w:type="dxa"/>
            <w:vAlign w:val="center"/>
          </w:tcPr>
          <w:p w14:paraId="4601656A" w14:textId="2482176D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423" w:type="dxa"/>
            <w:vAlign w:val="center"/>
          </w:tcPr>
          <w:p w14:paraId="12805C7B" w14:textId="0788015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732" w:type="dxa"/>
            <w:vAlign w:val="center"/>
          </w:tcPr>
          <w:p w14:paraId="616896ED" w14:textId="6F59503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0472DD70" w14:textId="03940BF4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160" w:type="dxa"/>
            <w:vAlign w:val="center"/>
          </w:tcPr>
          <w:p w14:paraId="45A5D546" w14:textId="44702B6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05F3B221" w14:textId="40F0782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213" w:type="dxa"/>
            <w:vAlign w:val="center"/>
          </w:tcPr>
          <w:p w14:paraId="71054B57" w14:textId="3A48272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73284103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3B042909" w14:textId="77777777" w:rsidTr="0092699E">
        <w:tc>
          <w:tcPr>
            <w:tcW w:w="1087" w:type="dxa"/>
            <w:vMerge/>
          </w:tcPr>
          <w:p w14:paraId="16523FCB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0F0F65B9" w14:textId="2DC96F64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423" w:type="dxa"/>
            <w:vAlign w:val="center"/>
          </w:tcPr>
          <w:p w14:paraId="031E446A" w14:textId="07A95BFA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732" w:type="dxa"/>
            <w:vAlign w:val="center"/>
          </w:tcPr>
          <w:p w14:paraId="3B3359F2" w14:textId="60E4E5D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y (1)</w:t>
            </w:r>
          </w:p>
        </w:tc>
        <w:tc>
          <w:tcPr>
            <w:tcW w:w="1220" w:type="dxa"/>
            <w:vAlign w:val="center"/>
          </w:tcPr>
          <w:p w14:paraId="3C0E5EAD" w14:textId="619B33C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60" w:type="dxa"/>
            <w:vAlign w:val="center"/>
          </w:tcPr>
          <w:p w14:paraId="0E52E173" w14:textId="1E3F27D4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1C9FC103" w14:textId="643E631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213" w:type="dxa"/>
            <w:vAlign w:val="center"/>
          </w:tcPr>
          <w:p w14:paraId="37BC4776" w14:textId="7D12B75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4D0E5C9F" w14:textId="4F3FFB2B" w:rsidR="006B72B7" w:rsidRPr="002F3E1A" w:rsidRDefault="0004287C" w:rsidP="006B72B7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F3E1A">
              <w:rPr>
                <w:rFonts w:ascii="Arial" w:hAnsi="Arial" w:cs="Arial"/>
                <w:color w:val="000000"/>
                <w:sz w:val="16"/>
                <w:szCs w:val="16"/>
              </w:rPr>
              <w:t>Pattern of IRI - Necrosis without inflammation</w:t>
            </w:r>
          </w:p>
        </w:tc>
      </w:tr>
      <w:tr w:rsidR="006B72B7" w14:paraId="4A609844" w14:textId="77777777" w:rsidTr="0092699E">
        <w:tc>
          <w:tcPr>
            <w:tcW w:w="1087" w:type="dxa"/>
            <w:vMerge/>
          </w:tcPr>
          <w:p w14:paraId="69F409A9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29A71FFA" w14:textId="23C30B0C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423" w:type="dxa"/>
            <w:vAlign w:val="center"/>
          </w:tcPr>
          <w:p w14:paraId="2A989561" w14:textId="073A3DB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732" w:type="dxa"/>
            <w:vAlign w:val="center"/>
          </w:tcPr>
          <w:p w14:paraId="3AA77970" w14:textId="1B80BFE3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y (1)</w:t>
            </w:r>
          </w:p>
        </w:tc>
        <w:tc>
          <w:tcPr>
            <w:tcW w:w="1220" w:type="dxa"/>
            <w:vAlign w:val="center"/>
          </w:tcPr>
          <w:p w14:paraId="45EA974D" w14:textId="1A1D621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60" w:type="dxa"/>
            <w:vAlign w:val="center"/>
          </w:tcPr>
          <w:p w14:paraId="53BB481A" w14:textId="77E7B612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52C9F332" w14:textId="486CF513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213" w:type="dxa"/>
            <w:vAlign w:val="center"/>
          </w:tcPr>
          <w:p w14:paraId="2883B8A1" w14:textId="520F8873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604ECECE" w14:textId="166AB0D2" w:rsidR="006B72B7" w:rsidRPr="002F3E1A" w:rsidRDefault="0004287C" w:rsidP="006B72B7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F3E1A">
              <w:rPr>
                <w:rFonts w:ascii="Arial" w:hAnsi="Arial" w:cs="Arial"/>
                <w:color w:val="000000"/>
                <w:sz w:val="16"/>
                <w:szCs w:val="16"/>
              </w:rPr>
              <w:t>Pattern of IRI - Necrosis without inflammation</w:t>
            </w:r>
          </w:p>
        </w:tc>
      </w:tr>
      <w:tr w:rsidR="006B72B7" w14:paraId="4734F4A8" w14:textId="77777777" w:rsidTr="0092699E">
        <w:tc>
          <w:tcPr>
            <w:tcW w:w="1087" w:type="dxa"/>
            <w:vMerge/>
          </w:tcPr>
          <w:p w14:paraId="252BB671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76BE43F6" w14:textId="0C8B9C49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423" w:type="dxa"/>
            <w:vAlign w:val="center"/>
          </w:tcPr>
          <w:p w14:paraId="14464703" w14:textId="605E82A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671EF41C" w14:textId="354E278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2987D4F4" w14:textId="744899D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60" w:type="dxa"/>
            <w:vAlign w:val="center"/>
          </w:tcPr>
          <w:p w14:paraId="5B015501" w14:textId="0F40CA6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5D26E253" w14:textId="1702B3D2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213" w:type="dxa"/>
            <w:vAlign w:val="center"/>
          </w:tcPr>
          <w:p w14:paraId="37C577A0" w14:textId="38F27E84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2D8AF710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45BB8C6B" w14:textId="77777777" w:rsidTr="0092699E">
        <w:tc>
          <w:tcPr>
            <w:tcW w:w="1087" w:type="dxa"/>
            <w:vMerge/>
          </w:tcPr>
          <w:p w14:paraId="52532A2E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559AB4AF" w14:textId="62F7569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423" w:type="dxa"/>
            <w:vAlign w:val="center"/>
          </w:tcPr>
          <w:p w14:paraId="01D488A5" w14:textId="24C70D19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518AD484" w14:textId="124F4B8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5607BD19" w14:textId="2042C19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60" w:type="dxa"/>
            <w:vAlign w:val="center"/>
          </w:tcPr>
          <w:p w14:paraId="01EE3D34" w14:textId="43A085D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2BAEB48E" w14:textId="5DB9319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213" w:type="dxa"/>
            <w:vAlign w:val="center"/>
          </w:tcPr>
          <w:p w14:paraId="68517C0F" w14:textId="49EC6685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19113F71" w14:textId="3D566CDE" w:rsidR="006B72B7" w:rsidRPr="002F3E1A" w:rsidRDefault="0004287C" w:rsidP="006B72B7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F3E1A">
              <w:rPr>
                <w:rFonts w:ascii="Arial" w:hAnsi="Arial" w:cs="Arial"/>
                <w:color w:val="000000"/>
                <w:sz w:val="16"/>
                <w:szCs w:val="16"/>
              </w:rPr>
              <w:t>Bacterial colonization + within some veins, impending IRI?</w:t>
            </w:r>
          </w:p>
        </w:tc>
      </w:tr>
      <w:tr w:rsidR="006B72B7" w14:paraId="6329DF82" w14:textId="77777777" w:rsidTr="0092699E">
        <w:tc>
          <w:tcPr>
            <w:tcW w:w="1087" w:type="dxa"/>
            <w:vMerge w:val="restart"/>
            <w:vAlign w:val="center"/>
          </w:tcPr>
          <w:p w14:paraId="066D47A6" w14:textId="1B1F883C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WIT = 30 min</w:t>
            </w:r>
          </w:p>
        </w:tc>
        <w:tc>
          <w:tcPr>
            <w:tcW w:w="1044" w:type="dxa"/>
            <w:vAlign w:val="center"/>
          </w:tcPr>
          <w:p w14:paraId="4706D1D1" w14:textId="45C1AFEE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423" w:type="dxa"/>
            <w:vAlign w:val="center"/>
          </w:tcPr>
          <w:p w14:paraId="44DA21E4" w14:textId="034E360D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732" w:type="dxa"/>
            <w:vAlign w:val="center"/>
          </w:tcPr>
          <w:p w14:paraId="7F5308DB" w14:textId="07101EB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2F87C261" w14:textId="3C0AB59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60" w:type="dxa"/>
            <w:vAlign w:val="center"/>
          </w:tcPr>
          <w:p w14:paraId="0638D0CB" w14:textId="003B4F1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4CAEAF25" w14:textId="2341BDB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213" w:type="dxa"/>
            <w:vAlign w:val="center"/>
          </w:tcPr>
          <w:p w14:paraId="64820F82" w14:textId="0D25CA9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6C99CBBC" w14:textId="41EAA270" w:rsidR="006B72B7" w:rsidRPr="002F3E1A" w:rsidRDefault="00140A16" w:rsidP="006B72B7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F3E1A">
              <w:rPr>
                <w:rFonts w:ascii="Arial" w:hAnsi="Arial" w:cs="Arial"/>
                <w:color w:val="000000"/>
                <w:sz w:val="16"/>
                <w:szCs w:val="16"/>
              </w:rPr>
              <w:t>Bacterial colonization + within some veins, impending IRI?</w:t>
            </w:r>
          </w:p>
        </w:tc>
      </w:tr>
      <w:tr w:rsidR="006B72B7" w14:paraId="0322BF25" w14:textId="77777777" w:rsidTr="0092699E">
        <w:tc>
          <w:tcPr>
            <w:tcW w:w="1087" w:type="dxa"/>
            <w:vMerge/>
          </w:tcPr>
          <w:p w14:paraId="01E9DD9F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587073F0" w14:textId="3287057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423" w:type="dxa"/>
            <w:vAlign w:val="center"/>
          </w:tcPr>
          <w:p w14:paraId="7F0F1E8B" w14:textId="6A7C4C83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732" w:type="dxa"/>
            <w:vAlign w:val="center"/>
          </w:tcPr>
          <w:p w14:paraId="0213C771" w14:textId="1077AC60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4BD6E0CA" w14:textId="01E66BD5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60" w:type="dxa"/>
            <w:vAlign w:val="center"/>
          </w:tcPr>
          <w:p w14:paraId="0D7A7BB5" w14:textId="62886AA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2EE87C76" w14:textId="2C17C3DD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213" w:type="dxa"/>
            <w:vAlign w:val="center"/>
          </w:tcPr>
          <w:p w14:paraId="27FB8D11" w14:textId="7DDAE21E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785F829D" w14:textId="732D4274" w:rsidR="006B72B7" w:rsidRPr="002F3E1A" w:rsidRDefault="00140A16" w:rsidP="006B72B7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F3E1A">
              <w:rPr>
                <w:rFonts w:ascii="Arial" w:hAnsi="Arial" w:cs="Arial"/>
                <w:color w:val="000000"/>
                <w:sz w:val="16"/>
                <w:szCs w:val="16"/>
              </w:rPr>
              <w:t>Bacterial colonization ++ within some veins, impending IRI?</w:t>
            </w:r>
          </w:p>
        </w:tc>
      </w:tr>
      <w:tr w:rsidR="006B72B7" w14:paraId="276E7962" w14:textId="77777777" w:rsidTr="0092699E">
        <w:tc>
          <w:tcPr>
            <w:tcW w:w="1087" w:type="dxa"/>
            <w:vMerge/>
          </w:tcPr>
          <w:p w14:paraId="6D04AE38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679C948D" w14:textId="3B815C9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423" w:type="dxa"/>
            <w:vAlign w:val="center"/>
          </w:tcPr>
          <w:p w14:paraId="7CFBC8F3" w14:textId="3D903BD9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62590969" w14:textId="5A1C9A71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0CCAFA28" w14:textId="7FC3806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160" w:type="dxa"/>
            <w:vAlign w:val="center"/>
          </w:tcPr>
          <w:p w14:paraId="61EB916B" w14:textId="7E55F1D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25369B40" w14:textId="26C1B979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3</w:t>
            </w:r>
          </w:p>
        </w:tc>
        <w:tc>
          <w:tcPr>
            <w:tcW w:w="1213" w:type="dxa"/>
            <w:vAlign w:val="center"/>
          </w:tcPr>
          <w:p w14:paraId="3AEEB6E0" w14:textId="5121871E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72EA73EE" w14:textId="6C119BB5" w:rsidR="006B72B7" w:rsidRPr="002F3E1A" w:rsidRDefault="00140A16" w:rsidP="006B72B7">
            <w:pPr>
              <w:widowControl/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2F3E1A">
              <w:rPr>
                <w:rFonts w:ascii="Arial" w:hAnsi="Arial" w:cs="Arial"/>
                <w:color w:val="000000"/>
                <w:sz w:val="16"/>
                <w:szCs w:val="16"/>
              </w:rPr>
              <w:t>Bacterial colonization +++ within some veins</w:t>
            </w:r>
          </w:p>
        </w:tc>
      </w:tr>
      <w:tr w:rsidR="006B72B7" w14:paraId="36ACA3F1" w14:textId="77777777" w:rsidTr="0092699E">
        <w:tc>
          <w:tcPr>
            <w:tcW w:w="1087" w:type="dxa"/>
            <w:vMerge/>
          </w:tcPr>
          <w:p w14:paraId="0B870D38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5712CBA4" w14:textId="6CC9C7E6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4</w:t>
            </w:r>
          </w:p>
        </w:tc>
        <w:tc>
          <w:tcPr>
            <w:tcW w:w="1423" w:type="dxa"/>
            <w:vAlign w:val="center"/>
          </w:tcPr>
          <w:p w14:paraId="071B26E8" w14:textId="6154C0C8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37B03413" w14:textId="165DCA6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7DCA93AA" w14:textId="0A21C7D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160" w:type="dxa"/>
            <w:vAlign w:val="center"/>
          </w:tcPr>
          <w:p w14:paraId="5F8FEDFF" w14:textId="422C49DC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2FAA389D" w14:textId="70F515A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213" w:type="dxa"/>
            <w:vAlign w:val="center"/>
          </w:tcPr>
          <w:p w14:paraId="304AA4DF" w14:textId="0E496B3C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3AA3BD94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6B72B7" w14:paraId="576B2C41" w14:textId="77777777" w:rsidTr="0092699E">
        <w:tc>
          <w:tcPr>
            <w:tcW w:w="1087" w:type="dxa"/>
            <w:vMerge/>
          </w:tcPr>
          <w:p w14:paraId="4426CD2C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044" w:type="dxa"/>
            <w:vAlign w:val="center"/>
          </w:tcPr>
          <w:p w14:paraId="670B9687" w14:textId="5D6E17A4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5</w:t>
            </w:r>
          </w:p>
        </w:tc>
        <w:tc>
          <w:tcPr>
            <w:tcW w:w="1423" w:type="dxa"/>
            <w:vAlign w:val="center"/>
          </w:tcPr>
          <w:p w14:paraId="40076502" w14:textId="0B74A76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732" w:type="dxa"/>
            <w:vAlign w:val="center"/>
          </w:tcPr>
          <w:p w14:paraId="76BAD6AA" w14:textId="272A93B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n (0)</w:t>
            </w:r>
          </w:p>
        </w:tc>
        <w:tc>
          <w:tcPr>
            <w:tcW w:w="1220" w:type="dxa"/>
            <w:vAlign w:val="center"/>
          </w:tcPr>
          <w:p w14:paraId="78CA28E5" w14:textId="4CFC342F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2</w:t>
            </w:r>
          </w:p>
        </w:tc>
        <w:tc>
          <w:tcPr>
            <w:tcW w:w="1160" w:type="dxa"/>
            <w:vAlign w:val="center"/>
          </w:tcPr>
          <w:p w14:paraId="7E8FE42E" w14:textId="381A42FB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582" w:type="dxa"/>
            <w:vAlign w:val="center"/>
          </w:tcPr>
          <w:p w14:paraId="7131B6D0" w14:textId="054D429A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1</w:t>
            </w:r>
          </w:p>
        </w:tc>
        <w:tc>
          <w:tcPr>
            <w:tcW w:w="1213" w:type="dxa"/>
            <w:vAlign w:val="center"/>
          </w:tcPr>
          <w:p w14:paraId="1B3F3E61" w14:textId="31A38E67" w:rsidR="006B72B7" w:rsidRPr="002F3E1A" w:rsidRDefault="006B72B7" w:rsidP="006B72B7">
            <w:pPr>
              <w:widowControl/>
              <w:jc w:val="center"/>
              <w:rPr>
                <w:rFonts w:ascii="Arial" w:hAnsi="Arial" w:cs="Arial"/>
                <w:sz w:val="16"/>
                <w:szCs w:val="16"/>
              </w:rPr>
            </w:pPr>
            <w:r w:rsidRPr="002F3E1A">
              <w:rPr>
                <w:rFonts w:ascii="Arial" w:hAnsi="Arial" w:cs="Arial"/>
                <w:sz w:val="16"/>
                <w:szCs w:val="16"/>
              </w:rPr>
              <w:t>0</w:t>
            </w:r>
          </w:p>
        </w:tc>
        <w:tc>
          <w:tcPr>
            <w:tcW w:w="1418" w:type="dxa"/>
          </w:tcPr>
          <w:p w14:paraId="6448C99B" w14:textId="77777777" w:rsidR="006B72B7" w:rsidRPr="002F3E1A" w:rsidRDefault="006B72B7" w:rsidP="006B72B7">
            <w:pPr>
              <w:widowControl/>
              <w:rPr>
                <w:rFonts w:ascii="Arial" w:hAnsi="Arial" w:cs="Arial"/>
                <w:sz w:val="16"/>
                <w:szCs w:val="16"/>
              </w:rPr>
            </w:pPr>
          </w:p>
        </w:tc>
      </w:tr>
    </w:tbl>
    <w:p w14:paraId="1787AF0A" w14:textId="77777777" w:rsidR="00C61B7D" w:rsidRDefault="00C61B7D">
      <w:pPr>
        <w:widowControl/>
        <w:rPr>
          <w:rFonts w:ascii="Arial" w:hAnsi="Arial" w:cs="Arial"/>
          <w:noProof/>
        </w:rPr>
      </w:pPr>
      <w:r>
        <w:br w:type="page"/>
      </w:r>
    </w:p>
    <w:p w14:paraId="13725A12" w14:textId="30325F88" w:rsidR="00FE1B0B" w:rsidRDefault="00FE1B0B" w:rsidP="00FE1B0B">
      <w:pPr>
        <w:pStyle w:val="EndNoteBibliography"/>
      </w:pPr>
      <w:r>
        <w:lastRenderedPageBreak/>
        <w:t>References</w:t>
      </w:r>
    </w:p>
    <w:p w14:paraId="11EB15BA" w14:textId="092CB6ED" w:rsidR="00FE1B0B" w:rsidRPr="00FE1B0B" w:rsidRDefault="00FE1B0B" w:rsidP="00FE1B0B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E1B0B">
        <w:t>1.</w:t>
      </w:r>
      <w:r w:rsidRPr="00FE1B0B">
        <w:tab/>
      </w:r>
      <w:r w:rsidRPr="00FE1B0B">
        <w:rPr>
          <w:b/>
        </w:rPr>
        <w:t>Sosa RA, Zarrinpar A, Rossetti M, Lassman CR, Naini BV, Datta N, Rao P, Harre N, Zheng Y, Spreafico R, Hoffmann A, Busuttil RW, Gjertson DW, Zhai Y, Kupiec-Weglinski JW, and Reed EF</w:t>
      </w:r>
      <w:r w:rsidRPr="00FE1B0B">
        <w:t xml:space="preserve">. Early cytokine signatures of ischemia/reperfusion injury in human orthotopic liver transplantation. </w:t>
      </w:r>
      <w:r w:rsidRPr="00FE1B0B">
        <w:rPr>
          <w:i/>
        </w:rPr>
        <w:t xml:space="preserve">JCI Insight </w:t>
      </w:r>
      <w:r w:rsidRPr="00FE1B0B">
        <w:t>1: e89679, 2016.</w:t>
      </w:r>
    </w:p>
    <w:p w14:paraId="5B242CC1" w14:textId="5F0CFD5D" w:rsidR="00AC7FB9" w:rsidRPr="00BB0FDD" w:rsidRDefault="00FE1B0B" w:rsidP="004D0971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AC7FB9" w:rsidRPr="00BB0FDD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F2DD188" w14:textId="77777777" w:rsidR="00CA6D00" w:rsidRDefault="00CA6D00" w:rsidP="00F42A60">
      <w:pPr>
        <w:spacing w:after="0" w:line="240" w:lineRule="auto"/>
      </w:pPr>
      <w:r>
        <w:separator/>
      </w:r>
    </w:p>
  </w:endnote>
  <w:endnote w:type="continuationSeparator" w:id="0">
    <w:p w14:paraId="07E508F1" w14:textId="77777777" w:rsidR="00CA6D00" w:rsidRDefault="00CA6D00" w:rsidP="00F42A60">
      <w:pPr>
        <w:spacing w:after="0" w:line="240" w:lineRule="auto"/>
      </w:pPr>
      <w:r>
        <w:continuationSeparator/>
      </w:r>
    </w:p>
  </w:endnote>
  <w:endnote w:type="continuationNotice" w:id="1">
    <w:p w14:paraId="7A3DCDB9" w14:textId="77777777" w:rsidR="00CA6D00" w:rsidRDefault="00CA6D0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676150846"/>
      <w:docPartObj>
        <w:docPartGallery w:val="Page Numbers (Bottom of Page)"/>
        <w:docPartUnique/>
      </w:docPartObj>
    </w:sdtPr>
    <w:sdtEndPr>
      <w:rPr>
        <w:rFonts w:ascii="Arial" w:hAnsi="Arial" w:cs="Arial"/>
        <w:noProof/>
      </w:rPr>
    </w:sdtEndPr>
    <w:sdtContent>
      <w:p w14:paraId="0623F1F5" w14:textId="5F71F5EC" w:rsidR="00AB2F73" w:rsidRPr="00CF5589" w:rsidRDefault="00AB2F73">
        <w:pPr>
          <w:pStyle w:val="Footer"/>
          <w:jc w:val="right"/>
          <w:rPr>
            <w:rFonts w:ascii="Arial" w:hAnsi="Arial" w:cs="Arial"/>
          </w:rPr>
        </w:pPr>
        <w:r w:rsidRPr="00CF5589">
          <w:rPr>
            <w:rFonts w:ascii="Arial" w:hAnsi="Arial" w:cs="Arial"/>
          </w:rPr>
          <w:fldChar w:fldCharType="begin"/>
        </w:r>
        <w:r w:rsidRPr="00CF5589">
          <w:rPr>
            <w:rFonts w:ascii="Arial" w:hAnsi="Arial" w:cs="Arial"/>
          </w:rPr>
          <w:instrText xml:space="preserve"> PAGE   \* MERGEFORMAT </w:instrText>
        </w:r>
        <w:r w:rsidRPr="00CF5589">
          <w:rPr>
            <w:rFonts w:ascii="Arial" w:hAnsi="Arial" w:cs="Arial"/>
          </w:rPr>
          <w:fldChar w:fldCharType="separate"/>
        </w:r>
        <w:r w:rsidRPr="00CF5589">
          <w:rPr>
            <w:rFonts w:ascii="Arial" w:hAnsi="Arial" w:cs="Arial"/>
            <w:noProof/>
          </w:rPr>
          <w:t>2</w:t>
        </w:r>
        <w:r w:rsidRPr="00CF5589">
          <w:rPr>
            <w:rFonts w:ascii="Arial" w:hAnsi="Arial" w:cs="Arial"/>
            <w:noProof/>
          </w:rPr>
          <w:fldChar w:fldCharType="end"/>
        </w:r>
      </w:p>
    </w:sdtContent>
  </w:sdt>
  <w:p w14:paraId="7BA89321" w14:textId="77777777" w:rsidR="00AB2F73" w:rsidRDefault="00AB2F73" w:rsidP="00AB2F73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77B4245" w14:textId="77777777" w:rsidR="00CA6D00" w:rsidRDefault="00CA6D00" w:rsidP="00F42A60">
      <w:pPr>
        <w:spacing w:after="0" w:line="240" w:lineRule="auto"/>
      </w:pPr>
      <w:r>
        <w:separator/>
      </w:r>
    </w:p>
  </w:footnote>
  <w:footnote w:type="continuationSeparator" w:id="0">
    <w:p w14:paraId="0F656D2A" w14:textId="77777777" w:rsidR="00CA6D00" w:rsidRDefault="00CA6D00" w:rsidP="00F42A60">
      <w:pPr>
        <w:spacing w:after="0" w:line="240" w:lineRule="auto"/>
      </w:pPr>
      <w:r>
        <w:continuationSeparator/>
      </w:r>
    </w:p>
  </w:footnote>
  <w:footnote w:type="continuationNotice" w:id="1">
    <w:p w14:paraId="115FB09F" w14:textId="77777777" w:rsidR="00CA6D00" w:rsidRDefault="00CA6D00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AC426BA"/>
    <w:multiLevelType w:val="multilevel"/>
    <w:tmpl w:val="BA04CB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4302926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JP Gastro Liver Physiolog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ptv5z0x7davzme0r9p5a0rf5t2vd2pv5sw0&quot;&gt;FINAL Dissertation References&lt;record-ids&gt;&lt;item&gt;267&lt;/item&gt;&lt;/record-ids&gt;&lt;/item&gt;&lt;/Libraries&gt;"/>
    <w:docVar w:name="EN.UseJSCitationFormat" w:val="False"/>
  </w:docVars>
  <w:rsids>
    <w:rsidRoot w:val="00076DD9"/>
    <w:rsid w:val="0000011D"/>
    <w:rsid w:val="000007DA"/>
    <w:rsid w:val="00001788"/>
    <w:rsid w:val="0000198F"/>
    <w:rsid w:val="00002385"/>
    <w:rsid w:val="00002BFD"/>
    <w:rsid w:val="00004039"/>
    <w:rsid w:val="000064D4"/>
    <w:rsid w:val="0000658D"/>
    <w:rsid w:val="00006D97"/>
    <w:rsid w:val="00007607"/>
    <w:rsid w:val="00010FA0"/>
    <w:rsid w:val="00011718"/>
    <w:rsid w:val="000159D8"/>
    <w:rsid w:val="00016151"/>
    <w:rsid w:val="00017595"/>
    <w:rsid w:val="0002029F"/>
    <w:rsid w:val="000207FA"/>
    <w:rsid w:val="000208A4"/>
    <w:rsid w:val="00020F45"/>
    <w:rsid w:val="00022E51"/>
    <w:rsid w:val="00023900"/>
    <w:rsid w:val="00023933"/>
    <w:rsid w:val="00024CBD"/>
    <w:rsid w:val="000265A9"/>
    <w:rsid w:val="00026832"/>
    <w:rsid w:val="00027BDA"/>
    <w:rsid w:val="000302A5"/>
    <w:rsid w:val="00031862"/>
    <w:rsid w:val="000319CB"/>
    <w:rsid w:val="000319CF"/>
    <w:rsid w:val="00031C00"/>
    <w:rsid w:val="00031DFC"/>
    <w:rsid w:val="0003288E"/>
    <w:rsid w:val="0003314B"/>
    <w:rsid w:val="000337DB"/>
    <w:rsid w:val="0003391F"/>
    <w:rsid w:val="00034680"/>
    <w:rsid w:val="00034A45"/>
    <w:rsid w:val="00035A0A"/>
    <w:rsid w:val="00035A8E"/>
    <w:rsid w:val="00035D6A"/>
    <w:rsid w:val="00037E8B"/>
    <w:rsid w:val="0004060E"/>
    <w:rsid w:val="000407A5"/>
    <w:rsid w:val="0004106E"/>
    <w:rsid w:val="0004113E"/>
    <w:rsid w:val="000413E6"/>
    <w:rsid w:val="00041D66"/>
    <w:rsid w:val="00042209"/>
    <w:rsid w:val="00042383"/>
    <w:rsid w:val="0004287C"/>
    <w:rsid w:val="00042DFA"/>
    <w:rsid w:val="00043947"/>
    <w:rsid w:val="000446D7"/>
    <w:rsid w:val="00044F13"/>
    <w:rsid w:val="00045DA2"/>
    <w:rsid w:val="00046129"/>
    <w:rsid w:val="00046F4E"/>
    <w:rsid w:val="000479D6"/>
    <w:rsid w:val="00050406"/>
    <w:rsid w:val="0005424B"/>
    <w:rsid w:val="000546DA"/>
    <w:rsid w:val="00054B4A"/>
    <w:rsid w:val="00054C09"/>
    <w:rsid w:val="0005607A"/>
    <w:rsid w:val="00056639"/>
    <w:rsid w:val="0005669A"/>
    <w:rsid w:val="000567A2"/>
    <w:rsid w:val="00056D38"/>
    <w:rsid w:val="000571C0"/>
    <w:rsid w:val="00057265"/>
    <w:rsid w:val="0005795B"/>
    <w:rsid w:val="00060275"/>
    <w:rsid w:val="000612ED"/>
    <w:rsid w:val="00062789"/>
    <w:rsid w:val="000646FE"/>
    <w:rsid w:val="00064853"/>
    <w:rsid w:val="00066B40"/>
    <w:rsid w:val="00071645"/>
    <w:rsid w:val="0007165A"/>
    <w:rsid w:val="0007234C"/>
    <w:rsid w:val="000729FC"/>
    <w:rsid w:val="00074138"/>
    <w:rsid w:val="0007456B"/>
    <w:rsid w:val="00074C39"/>
    <w:rsid w:val="00074D4D"/>
    <w:rsid w:val="00075062"/>
    <w:rsid w:val="000751C5"/>
    <w:rsid w:val="00075464"/>
    <w:rsid w:val="00076DD9"/>
    <w:rsid w:val="000774A2"/>
    <w:rsid w:val="00077AD0"/>
    <w:rsid w:val="00080240"/>
    <w:rsid w:val="0008387E"/>
    <w:rsid w:val="00085F32"/>
    <w:rsid w:val="000862E8"/>
    <w:rsid w:val="00086929"/>
    <w:rsid w:val="00086AC3"/>
    <w:rsid w:val="00087B23"/>
    <w:rsid w:val="00090DEE"/>
    <w:rsid w:val="00091060"/>
    <w:rsid w:val="000932F3"/>
    <w:rsid w:val="00093A33"/>
    <w:rsid w:val="000943C8"/>
    <w:rsid w:val="00094D63"/>
    <w:rsid w:val="0009505C"/>
    <w:rsid w:val="000A0E88"/>
    <w:rsid w:val="000A0FAC"/>
    <w:rsid w:val="000A223A"/>
    <w:rsid w:val="000A3552"/>
    <w:rsid w:val="000A3604"/>
    <w:rsid w:val="000A55AA"/>
    <w:rsid w:val="000A5B29"/>
    <w:rsid w:val="000A6453"/>
    <w:rsid w:val="000A6CCE"/>
    <w:rsid w:val="000A6E49"/>
    <w:rsid w:val="000B0044"/>
    <w:rsid w:val="000B05BE"/>
    <w:rsid w:val="000B0B91"/>
    <w:rsid w:val="000B0E29"/>
    <w:rsid w:val="000B2D8D"/>
    <w:rsid w:val="000B46E1"/>
    <w:rsid w:val="000B4AA7"/>
    <w:rsid w:val="000B5DA3"/>
    <w:rsid w:val="000B63F8"/>
    <w:rsid w:val="000B679D"/>
    <w:rsid w:val="000B6993"/>
    <w:rsid w:val="000B79B1"/>
    <w:rsid w:val="000C10D2"/>
    <w:rsid w:val="000C132C"/>
    <w:rsid w:val="000C21AE"/>
    <w:rsid w:val="000C286D"/>
    <w:rsid w:val="000C30C7"/>
    <w:rsid w:val="000C3194"/>
    <w:rsid w:val="000C3491"/>
    <w:rsid w:val="000C34BC"/>
    <w:rsid w:val="000C355A"/>
    <w:rsid w:val="000C4C18"/>
    <w:rsid w:val="000C4CB2"/>
    <w:rsid w:val="000C5252"/>
    <w:rsid w:val="000C52E3"/>
    <w:rsid w:val="000C6608"/>
    <w:rsid w:val="000C701A"/>
    <w:rsid w:val="000C780C"/>
    <w:rsid w:val="000D0128"/>
    <w:rsid w:val="000D0C53"/>
    <w:rsid w:val="000D1810"/>
    <w:rsid w:val="000D250D"/>
    <w:rsid w:val="000D2B4E"/>
    <w:rsid w:val="000D2C8D"/>
    <w:rsid w:val="000D2ED3"/>
    <w:rsid w:val="000D3069"/>
    <w:rsid w:val="000D339C"/>
    <w:rsid w:val="000D42AA"/>
    <w:rsid w:val="000D462C"/>
    <w:rsid w:val="000D5CCE"/>
    <w:rsid w:val="000D5E6B"/>
    <w:rsid w:val="000D73CA"/>
    <w:rsid w:val="000D73DE"/>
    <w:rsid w:val="000E032D"/>
    <w:rsid w:val="000E08F9"/>
    <w:rsid w:val="000E0E04"/>
    <w:rsid w:val="000E16AB"/>
    <w:rsid w:val="000E1939"/>
    <w:rsid w:val="000E2959"/>
    <w:rsid w:val="000E362F"/>
    <w:rsid w:val="000E3C44"/>
    <w:rsid w:val="000E4592"/>
    <w:rsid w:val="000E529F"/>
    <w:rsid w:val="000E56ED"/>
    <w:rsid w:val="000E5C14"/>
    <w:rsid w:val="000E64D0"/>
    <w:rsid w:val="000E6535"/>
    <w:rsid w:val="000F0F99"/>
    <w:rsid w:val="000F1B87"/>
    <w:rsid w:val="000F664F"/>
    <w:rsid w:val="000F7087"/>
    <w:rsid w:val="00101A9D"/>
    <w:rsid w:val="00101D18"/>
    <w:rsid w:val="001020AB"/>
    <w:rsid w:val="00102AB7"/>
    <w:rsid w:val="00102C97"/>
    <w:rsid w:val="00103126"/>
    <w:rsid w:val="00103BD0"/>
    <w:rsid w:val="001041A7"/>
    <w:rsid w:val="00104CD4"/>
    <w:rsid w:val="001063DE"/>
    <w:rsid w:val="00106F89"/>
    <w:rsid w:val="00111281"/>
    <w:rsid w:val="001127E3"/>
    <w:rsid w:val="00113F16"/>
    <w:rsid w:val="00114303"/>
    <w:rsid w:val="00114C2D"/>
    <w:rsid w:val="00116965"/>
    <w:rsid w:val="00116DD3"/>
    <w:rsid w:val="0012051E"/>
    <w:rsid w:val="00120BA1"/>
    <w:rsid w:val="001216B1"/>
    <w:rsid w:val="0012278D"/>
    <w:rsid w:val="00122DAD"/>
    <w:rsid w:val="0012310B"/>
    <w:rsid w:val="0012350C"/>
    <w:rsid w:val="00124504"/>
    <w:rsid w:val="0012467C"/>
    <w:rsid w:val="00124B89"/>
    <w:rsid w:val="0012534F"/>
    <w:rsid w:val="00125CB5"/>
    <w:rsid w:val="00125DC6"/>
    <w:rsid w:val="00125F33"/>
    <w:rsid w:val="00125F48"/>
    <w:rsid w:val="001274F7"/>
    <w:rsid w:val="00130688"/>
    <w:rsid w:val="00130F80"/>
    <w:rsid w:val="00131009"/>
    <w:rsid w:val="00135329"/>
    <w:rsid w:val="00135988"/>
    <w:rsid w:val="00135A92"/>
    <w:rsid w:val="00135D6F"/>
    <w:rsid w:val="001362B2"/>
    <w:rsid w:val="001362DB"/>
    <w:rsid w:val="00140A16"/>
    <w:rsid w:val="00140F87"/>
    <w:rsid w:val="00141AAB"/>
    <w:rsid w:val="00141FC1"/>
    <w:rsid w:val="00142287"/>
    <w:rsid w:val="00143D96"/>
    <w:rsid w:val="00143F41"/>
    <w:rsid w:val="00143FE6"/>
    <w:rsid w:val="00144094"/>
    <w:rsid w:val="001451CE"/>
    <w:rsid w:val="00145C74"/>
    <w:rsid w:val="001466EC"/>
    <w:rsid w:val="0014728A"/>
    <w:rsid w:val="001475A7"/>
    <w:rsid w:val="00147ADB"/>
    <w:rsid w:val="00147E6A"/>
    <w:rsid w:val="00147FC4"/>
    <w:rsid w:val="0015011D"/>
    <w:rsid w:val="00152A1B"/>
    <w:rsid w:val="00152CD2"/>
    <w:rsid w:val="00153075"/>
    <w:rsid w:val="00153854"/>
    <w:rsid w:val="00153FC0"/>
    <w:rsid w:val="00154AED"/>
    <w:rsid w:val="001554FA"/>
    <w:rsid w:val="00155D11"/>
    <w:rsid w:val="0015651A"/>
    <w:rsid w:val="00156F0F"/>
    <w:rsid w:val="001572D5"/>
    <w:rsid w:val="001608B2"/>
    <w:rsid w:val="00160936"/>
    <w:rsid w:val="00161825"/>
    <w:rsid w:val="00161A27"/>
    <w:rsid w:val="001621D3"/>
    <w:rsid w:val="0016229B"/>
    <w:rsid w:val="0016285C"/>
    <w:rsid w:val="0016351B"/>
    <w:rsid w:val="00163C22"/>
    <w:rsid w:val="00164807"/>
    <w:rsid w:val="00166B28"/>
    <w:rsid w:val="00166C72"/>
    <w:rsid w:val="00166E29"/>
    <w:rsid w:val="001707C1"/>
    <w:rsid w:val="00171330"/>
    <w:rsid w:val="0017205C"/>
    <w:rsid w:val="001724AD"/>
    <w:rsid w:val="0017282B"/>
    <w:rsid w:val="0017511E"/>
    <w:rsid w:val="00175FB7"/>
    <w:rsid w:val="0017633A"/>
    <w:rsid w:val="001779F6"/>
    <w:rsid w:val="00181330"/>
    <w:rsid w:val="001815B7"/>
    <w:rsid w:val="001817C2"/>
    <w:rsid w:val="001818D5"/>
    <w:rsid w:val="00181CAB"/>
    <w:rsid w:val="00182943"/>
    <w:rsid w:val="001843B2"/>
    <w:rsid w:val="0018569D"/>
    <w:rsid w:val="0018690E"/>
    <w:rsid w:val="0018746F"/>
    <w:rsid w:val="001911EB"/>
    <w:rsid w:val="00191F37"/>
    <w:rsid w:val="00192F1A"/>
    <w:rsid w:val="001933F4"/>
    <w:rsid w:val="00195324"/>
    <w:rsid w:val="001958FD"/>
    <w:rsid w:val="00196559"/>
    <w:rsid w:val="001969C1"/>
    <w:rsid w:val="00196C93"/>
    <w:rsid w:val="001970DB"/>
    <w:rsid w:val="001977DB"/>
    <w:rsid w:val="001A06E0"/>
    <w:rsid w:val="001A1923"/>
    <w:rsid w:val="001A321B"/>
    <w:rsid w:val="001A36B4"/>
    <w:rsid w:val="001A39DF"/>
    <w:rsid w:val="001A48B9"/>
    <w:rsid w:val="001A5902"/>
    <w:rsid w:val="001A6184"/>
    <w:rsid w:val="001A66E0"/>
    <w:rsid w:val="001B0B73"/>
    <w:rsid w:val="001B2062"/>
    <w:rsid w:val="001B3372"/>
    <w:rsid w:val="001B46A4"/>
    <w:rsid w:val="001B4D3F"/>
    <w:rsid w:val="001B51B1"/>
    <w:rsid w:val="001B6178"/>
    <w:rsid w:val="001B62FA"/>
    <w:rsid w:val="001B63FE"/>
    <w:rsid w:val="001B6634"/>
    <w:rsid w:val="001B75EF"/>
    <w:rsid w:val="001B7ECD"/>
    <w:rsid w:val="001C020C"/>
    <w:rsid w:val="001C0D0B"/>
    <w:rsid w:val="001C1580"/>
    <w:rsid w:val="001C26E5"/>
    <w:rsid w:val="001C3483"/>
    <w:rsid w:val="001C3624"/>
    <w:rsid w:val="001C3976"/>
    <w:rsid w:val="001C3984"/>
    <w:rsid w:val="001C51D6"/>
    <w:rsid w:val="001C54C3"/>
    <w:rsid w:val="001C55B3"/>
    <w:rsid w:val="001C68F0"/>
    <w:rsid w:val="001C6B06"/>
    <w:rsid w:val="001C6C98"/>
    <w:rsid w:val="001C7A04"/>
    <w:rsid w:val="001C7B5D"/>
    <w:rsid w:val="001C7BAE"/>
    <w:rsid w:val="001D244D"/>
    <w:rsid w:val="001D311D"/>
    <w:rsid w:val="001D3391"/>
    <w:rsid w:val="001D4142"/>
    <w:rsid w:val="001D5CE4"/>
    <w:rsid w:val="001D7375"/>
    <w:rsid w:val="001E0B9E"/>
    <w:rsid w:val="001E19EB"/>
    <w:rsid w:val="001E23F1"/>
    <w:rsid w:val="001E2CF4"/>
    <w:rsid w:val="001E4FA7"/>
    <w:rsid w:val="001F0C61"/>
    <w:rsid w:val="001F14E1"/>
    <w:rsid w:val="001F1582"/>
    <w:rsid w:val="001F1638"/>
    <w:rsid w:val="001F1A24"/>
    <w:rsid w:val="001F2BAB"/>
    <w:rsid w:val="001F5D15"/>
    <w:rsid w:val="001F6377"/>
    <w:rsid w:val="001F71B2"/>
    <w:rsid w:val="001F7CB3"/>
    <w:rsid w:val="001F7D5C"/>
    <w:rsid w:val="00200743"/>
    <w:rsid w:val="00200F69"/>
    <w:rsid w:val="0020227A"/>
    <w:rsid w:val="002027FD"/>
    <w:rsid w:val="00202B3A"/>
    <w:rsid w:val="00202B70"/>
    <w:rsid w:val="00204681"/>
    <w:rsid w:val="00210B3F"/>
    <w:rsid w:val="00210C4B"/>
    <w:rsid w:val="00210EC8"/>
    <w:rsid w:val="002129F6"/>
    <w:rsid w:val="0021489A"/>
    <w:rsid w:val="00216236"/>
    <w:rsid w:val="00216A16"/>
    <w:rsid w:val="00216A9A"/>
    <w:rsid w:val="002174B2"/>
    <w:rsid w:val="00217ABB"/>
    <w:rsid w:val="00220794"/>
    <w:rsid w:val="00221016"/>
    <w:rsid w:val="0022129D"/>
    <w:rsid w:val="00224027"/>
    <w:rsid w:val="00226873"/>
    <w:rsid w:val="00226BA3"/>
    <w:rsid w:val="002274E2"/>
    <w:rsid w:val="00231527"/>
    <w:rsid w:val="00232379"/>
    <w:rsid w:val="002331BD"/>
    <w:rsid w:val="00235A4A"/>
    <w:rsid w:val="00235CF0"/>
    <w:rsid w:val="00237D1D"/>
    <w:rsid w:val="002411CA"/>
    <w:rsid w:val="00241538"/>
    <w:rsid w:val="0024232D"/>
    <w:rsid w:val="00242774"/>
    <w:rsid w:val="00242D25"/>
    <w:rsid w:val="00242E86"/>
    <w:rsid w:val="002435B4"/>
    <w:rsid w:val="00243C3B"/>
    <w:rsid w:val="0024466D"/>
    <w:rsid w:val="0024698D"/>
    <w:rsid w:val="0025105D"/>
    <w:rsid w:val="002517CC"/>
    <w:rsid w:val="002517F6"/>
    <w:rsid w:val="00251DF2"/>
    <w:rsid w:val="0025255F"/>
    <w:rsid w:val="00252E6A"/>
    <w:rsid w:val="00252F4C"/>
    <w:rsid w:val="00252FD9"/>
    <w:rsid w:val="00253A3A"/>
    <w:rsid w:val="00255E8B"/>
    <w:rsid w:val="00257CBC"/>
    <w:rsid w:val="002600A3"/>
    <w:rsid w:val="00260EA8"/>
    <w:rsid w:val="00261045"/>
    <w:rsid w:val="002618DD"/>
    <w:rsid w:val="00261AE6"/>
    <w:rsid w:val="00263842"/>
    <w:rsid w:val="00263F07"/>
    <w:rsid w:val="00263F5C"/>
    <w:rsid w:val="00264D55"/>
    <w:rsid w:val="00264EF9"/>
    <w:rsid w:val="00265CA5"/>
    <w:rsid w:val="00265D8F"/>
    <w:rsid w:val="00265FFD"/>
    <w:rsid w:val="00266196"/>
    <w:rsid w:val="002662C4"/>
    <w:rsid w:val="00266C3E"/>
    <w:rsid w:val="002703EE"/>
    <w:rsid w:val="0027066E"/>
    <w:rsid w:val="0027138C"/>
    <w:rsid w:val="0027272B"/>
    <w:rsid w:val="00274B84"/>
    <w:rsid w:val="00276244"/>
    <w:rsid w:val="002773ED"/>
    <w:rsid w:val="00280FF0"/>
    <w:rsid w:val="00281F17"/>
    <w:rsid w:val="002835F1"/>
    <w:rsid w:val="0028364D"/>
    <w:rsid w:val="00286155"/>
    <w:rsid w:val="002868A4"/>
    <w:rsid w:val="002875A2"/>
    <w:rsid w:val="0029058D"/>
    <w:rsid w:val="00290A8D"/>
    <w:rsid w:val="00291583"/>
    <w:rsid w:val="002915E8"/>
    <w:rsid w:val="002916EF"/>
    <w:rsid w:val="00291CF3"/>
    <w:rsid w:val="00291DB1"/>
    <w:rsid w:val="00292982"/>
    <w:rsid w:val="002929E2"/>
    <w:rsid w:val="002934C0"/>
    <w:rsid w:val="002935D1"/>
    <w:rsid w:val="002952D5"/>
    <w:rsid w:val="002953F8"/>
    <w:rsid w:val="00297924"/>
    <w:rsid w:val="00297A44"/>
    <w:rsid w:val="002A058C"/>
    <w:rsid w:val="002A12BD"/>
    <w:rsid w:val="002A2E28"/>
    <w:rsid w:val="002A3ABE"/>
    <w:rsid w:val="002A3EBD"/>
    <w:rsid w:val="002A3EE8"/>
    <w:rsid w:val="002A49DA"/>
    <w:rsid w:val="002A54F7"/>
    <w:rsid w:val="002A588E"/>
    <w:rsid w:val="002A70D9"/>
    <w:rsid w:val="002A7930"/>
    <w:rsid w:val="002A7A67"/>
    <w:rsid w:val="002B0171"/>
    <w:rsid w:val="002B143D"/>
    <w:rsid w:val="002B1CBC"/>
    <w:rsid w:val="002B22BE"/>
    <w:rsid w:val="002B24EE"/>
    <w:rsid w:val="002B2C28"/>
    <w:rsid w:val="002B309C"/>
    <w:rsid w:val="002B39E9"/>
    <w:rsid w:val="002B3D6E"/>
    <w:rsid w:val="002B3E8B"/>
    <w:rsid w:val="002B4741"/>
    <w:rsid w:val="002B4745"/>
    <w:rsid w:val="002B485D"/>
    <w:rsid w:val="002B66CA"/>
    <w:rsid w:val="002C0F26"/>
    <w:rsid w:val="002C1BC1"/>
    <w:rsid w:val="002C20C9"/>
    <w:rsid w:val="002C4367"/>
    <w:rsid w:val="002C6333"/>
    <w:rsid w:val="002C78CD"/>
    <w:rsid w:val="002C7AB3"/>
    <w:rsid w:val="002D12F0"/>
    <w:rsid w:val="002D1C33"/>
    <w:rsid w:val="002D3CA5"/>
    <w:rsid w:val="002D3D42"/>
    <w:rsid w:val="002D47D1"/>
    <w:rsid w:val="002D48CD"/>
    <w:rsid w:val="002D61CA"/>
    <w:rsid w:val="002D632E"/>
    <w:rsid w:val="002E07EF"/>
    <w:rsid w:val="002E0B2A"/>
    <w:rsid w:val="002E13AD"/>
    <w:rsid w:val="002E2CF3"/>
    <w:rsid w:val="002E2D20"/>
    <w:rsid w:val="002E2ECE"/>
    <w:rsid w:val="002E4726"/>
    <w:rsid w:val="002E57DF"/>
    <w:rsid w:val="002E6E06"/>
    <w:rsid w:val="002F1C2A"/>
    <w:rsid w:val="002F1D0D"/>
    <w:rsid w:val="002F1FE1"/>
    <w:rsid w:val="002F2065"/>
    <w:rsid w:val="002F2BF8"/>
    <w:rsid w:val="002F2FEE"/>
    <w:rsid w:val="002F3770"/>
    <w:rsid w:val="002F3E1A"/>
    <w:rsid w:val="002F5427"/>
    <w:rsid w:val="002F55A8"/>
    <w:rsid w:val="002F56F0"/>
    <w:rsid w:val="002F56FD"/>
    <w:rsid w:val="003001E3"/>
    <w:rsid w:val="00301DFB"/>
    <w:rsid w:val="00302A91"/>
    <w:rsid w:val="00302BC5"/>
    <w:rsid w:val="00304F61"/>
    <w:rsid w:val="00305870"/>
    <w:rsid w:val="00305EF5"/>
    <w:rsid w:val="00307C36"/>
    <w:rsid w:val="00310829"/>
    <w:rsid w:val="00310F41"/>
    <w:rsid w:val="003117A1"/>
    <w:rsid w:val="00312198"/>
    <w:rsid w:val="00312582"/>
    <w:rsid w:val="00312593"/>
    <w:rsid w:val="00312803"/>
    <w:rsid w:val="00313F9F"/>
    <w:rsid w:val="00314CA6"/>
    <w:rsid w:val="003151C5"/>
    <w:rsid w:val="00316AFF"/>
    <w:rsid w:val="00316BA9"/>
    <w:rsid w:val="003170FD"/>
    <w:rsid w:val="0031793F"/>
    <w:rsid w:val="00317BD9"/>
    <w:rsid w:val="0032186C"/>
    <w:rsid w:val="0032306D"/>
    <w:rsid w:val="00323734"/>
    <w:rsid w:val="00324485"/>
    <w:rsid w:val="003246E3"/>
    <w:rsid w:val="00324CAD"/>
    <w:rsid w:val="0032536E"/>
    <w:rsid w:val="003256BD"/>
    <w:rsid w:val="003258E4"/>
    <w:rsid w:val="00326745"/>
    <w:rsid w:val="003274D6"/>
    <w:rsid w:val="003300C2"/>
    <w:rsid w:val="003307E7"/>
    <w:rsid w:val="003307EE"/>
    <w:rsid w:val="00332575"/>
    <w:rsid w:val="003328DE"/>
    <w:rsid w:val="00333668"/>
    <w:rsid w:val="00334AD0"/>
    <w:rsid w:val="00335217"/>
    <w:rsid w:val="0033633E"/>
    <w:rsid w:val="00336A9D"/>
    <w:rsid w:val="00337766"/>
    <w:rsid w:val="003402B0"/>
    <w:rsid w:val="003402F0"/>
    <w:rsid w:val="003403A8"/>
    <w:rsid w:val="00340416"/>
    <w:rsid w:val="003412A4"/>
    <w:rsid w:val="00341CFD"/>
    <w:rsid w:val="00341D6C"/>
    <w:rsid w:val="00342B0A"/>
    <w:rsid w:val="00342FC1"/>
    <w:rsid w:val="00343724"/>
    <w:rsid w:val="0034399A"/>
    <w:rsid w:val="00344EF0"/>
    <w:rsid w:val="00345A40"/>
    <w:rsid w:val="00346681"/>
    <w:rsid w:val="00346BE4"/>
    <w:rsid w:val="003475E6"/>
    <w:rsid w:val="003479AA"/>
    <w:rsid w:val="00347CED"/>
    <w:rsid w:val="00347E6A"/>
    <w:rsid w:val="00350505"/>
    <w:rsid w:val="00350B40"/>
    <w:rsid w:val="00350BC1"/>
    <w:rsid w:val="003512E5"/>
    <w:rsid w:val="00351D2B"/>
    <w:rsid w:val="00351FCF"/>
    <w:rsid w:val="003522C8"/>
    <w:rsid w:val="003524AE"/>
    <w:rsid w:val="00352824"/>
    <w:rsid w:val="00353869"/>
    <w:rsid w:val="0035392A"/>
    <w:rsid w:val="00353C95"/>
    <w:rsid w:val="00353DB7"/>
    <w:rsid w:val="003552E5"/>
    <w:rsid w:val="00356176"/>
    <w:rsid w:val="003565F5"/>
    <w:rsid w:val="00356BBC"/>
    <w:rsid w:val="00357F36"/>
    <w:rsid w:val="0036008B"/>
    <w:rsid w:val="00360643"/>
    <w:rsid w:val="00360C92"/>
    <w:rsid w:val="0036218D"/>
    <w:rsid w:val="00362568"/>
    <w:rsid w:val="00362B32"/>
    <w:rsid w:val="00362C78"/>
    <w:rsid w:val="00362F60"/>
    <w:rsid w:val="0036317D"/>
    <w:rsid w:val="00363BBD"/>
    <w:rsid w:val="00363C89"/>
    <w:rsid w:val="0036415B"/>
    <w:rsid w:val="0036480A"/>
    <w:rsid w:val="003655DB"/>
    <w:rsid w:val="00365991"/>
    <w:rsid w:val="00365EDA"/>
    <w:rsid w:val="00365F2A"/>
    <w:rsid w:val="00367332"/>
    <w:rsid w:val="00367A1D"/>
    <w:rsid w:val="00370930"/>
    <w:rsid w:val="00371110"/>
    <w:rsid w:val="003712D8"/>
    <w:rsid w:val="00371FA8"/>
    <w:rsid w:val="0037517A"/>
    <w:rsid w:val="00375552"/>
    <w:rsid w:val="0037585A"/>
    <w:rsid w:val="00375A85"/>
    <w:rsid w:val="00376C5D"/>
    <w:rsid w:val="003775EF"/>
    <w:rsid w:val="0038092D"/>
    <w:rsid w:val="00380F33"/>
    <w:rsid w:val="00382306"/>
    <w:rsid w:val="00382436"/>
    <w:rsid w:val="003826F5"/>
    <w:rsid w:val="00382B0F"/>
    <w:rsid w:val="003848A2"/>
    <w:rsid w:val="003855A9"/>
    <w:rsid w:val="003863EB"/>
    <w:rsid w:val="00391304"/>
    <w:rsid w:val="0039360E"/>
    <w:rsid w:val="00393769"/>
    <w:rsid w:val="00394C8F"/>
    <w:rsid w:val="003963AE"/>
    <w:rsid w:val="00396605"/>
    <w:rsid w:val="00396B64"/>
    <w:rsid w:val="003A027E"/>
    <w:rsid w:val="003A02E4"/>
    <w:rsid w:val="003A0709"/>
    <w:rsid w:val="003A0AF7"/>
    <w:rsid w:val="003A128F"/>
    <w:rsid w:val="003A2D14"/>
    <w:rsid w:val="003A320E"/>
    <w:rsid w:val="003A3B4D"/>
    <w:rsid w:val="003A3C55"/>
    <w:rsid w:val="003A444C"/>
    <w:rsid w:val="003A47B4"/>
    <w:rsid w:val="003A4D98"/>
    <w:rsid w:val="003A676C"/>
    <w:rsid w:val="003A6D3F"/>
    <w:rsid w:val="003B0123"/>
    <w:rsid w:val="003B01E9"/>
    <w:rsid w:val="003B068A"/>
    <w:rsid w:val="003B356D"/>
    <w:rsid w:val="003B7380"/>
    <w:rsid w:val="003B7477"/>
    <w:rsid w:val="003B75C1"/>
    <w:rsid w:val="003B7D3B"/>
    <w:rsid w:val="003C0313"/>
    <w:rsid w:val="003C2457"/>
    <w:rsid w:val="003C3AA5"/>
    <w:rsid w:val="003C3FB3"/>
    <w:rsid w:val="003C57BF"/>
    <w:rsid w:val="003C6875"/>
    <w:rsid w:val="003C6C30"/>
    <w:rsid w:val="003C71FC"/>
    <w:rsid w:val="003C7456"/>
    <w:rsid w:val="003C755E"/>
    <w:rsid w:val="003C7612"/>
    <w:rsid w:val="003C789C"/>
    <w:rsid w:val="003D09F1"/>
    <w:rsid w:val="003D0DF1"/>
    <w:rsid w:val="003D1481"/>
    <w:rsid w:val="003D1FED"/>
    <w:rsid w:val="003D206F"/>
    <w:rsid w:val="003D26EA"/>
    <w:rsid w:val="003D278D"/>
    <w:rsid w:val="003D2B2E"/>
    <w:rsid w:val="003D3232"/>
    <w:rsid w:val="003D4123"/>
    <w:rsid w:val="003D4646"/>
    <w:rsid w:val="003D5098"/>
    <w:rsid w:val="003D52C0"/>
    <w:rsid w:val="003D60F0"/>
    <w:rsid w:val="003D6850"/>
    <w:rsid w:val="003D7CC6"/>
    <w:rsid w:val="003E1767"/>
    <w:rsid w:val="003E3308"/>
    <w:rsid w:val="003E4270"/>
    <w:rsid w:val="003E4F54"/>
    <w:rsid w:val="003E4F80"/>
    <w:rsid w:val="003E5BC4"/>
    <w:rsid w:val="003E72C0"/>
    <w:rsid w:val="003F097B"/>
    <w:rsid w:val="003F0F9F"/>
    <w:rsid w:val="003F1CD0"/>
    <w:rsid w:val="003F2D40"/>
    <w:rsid w:val="003F3422"/>
    <w:rsid w:val="003F3EAF"/>
    <w:rsid w:val="003F5142"/>
    <w:rsid w:val="003F59A7"/>
    <w:rsid w:val="003F604A"/>
    <w:rsid w:val="003F6A14"/>
    <w:rsid w:val="003F6D7B"/>
    <w:rsid w:val="003F7C9F"/>
    <w:rsid w:val="004000CA"/>
    <w:rsid w:val="00400918"/>
    <w:rsid w:val="00401DA2"/>
    <w:rsid w:val="004033A0"/>
    <w:rsid w:val="0040347B"/>
    <w:rsid w:val="0040383F"/>
    <w:rsid w:val="00403B19"/>
    <w:rsid w:val="004049E6"/>
    <w:rsid w:val="0040542C"/>
    <w:rsid w:val="004063DD"/>
    <w:rsid w:val="00406F56"/>
    <w:rsid w:val="00407DFC"/>
    <w:rsid w:val="00410B9E"/>
    <w:rsid w:val="00412627"/>
    <w:rsid w:val="00412EE4"/>
    <w:rsid w:val="0041379A"/>
    <w:rsid w:val="0041510E"/>
    <w:rsid w:val="004201B8"/>
    <w:rsid w:val="00420EB1"/>
    <w:rsid w:val="0042142F"/>
    <w:rsid w:val="004215F3"/>
    <w:rsid w:val="00422215"/>
    <w:rsid w:val="0042300B"/>
    <w:rsid w:val="00423027"/>
    <w:rsid w:val="00423462"/>
    <w:rsid w:val="00424136"/>
    <w:rsid w:val="00424770"/>
    <w:rsid w:val="00424D91"/>
    <w:rsid w:val="0042510C"/>
    <w:rsid w:val="00425475"/>
    <w:rsid w:val="004254A3"/>
    <w:rsid w:val="00425C03"/>
    <w:rsid w:val="00427167"/>
    <w:rsid w:val="00430245"/>
    <w:rsid w:val="00431407"/>
    <w:rsid w:val="00432896"/>
    <w:rsid w:val="00432D28"/>
    <w:rsid w:val="00433ADE"/>
    <w:rsid w:val="00433C31"/>
    <w:rsid w:val="00435545"/>
    <w:rsid w:val="00436898"/>
    <w:rsid w:val="00436D9D"/>
    <w:rsid w:val="00437A35"/>
    <w:rsid w:val="00437F9A"/>
    <w:rsid w:val="0044081F"/>
    <w:rsid w:val="004414B7"/>
    <w:rsid w:val="00442E42"/>
    <w:rsid w:val="00443148"/>
    <w:rsid w:val="004434C3"/>
    <w:rsid w:val="004447D7"/>
    <w:rsid w:val="004458EE"/>
    <w:rsid w:val="004519DA"/>
    <w:rsid w:val="00452302"/>
    <w:rsid w:val="0045299F"/>
    <w:rsid w:val="004539C9"/>
    <w:rsid w:val="00453FC9"/>
    <w:rsid w:val="0045482C"/>
    <w:rsid w:val="00455D84"/>
    <w:rsid w:val="004567B9"/>
    <w:rsid w:val="00456B4E"/>
    <w:rsid w:val="00457711"/>
    <w:rsid w:val="004605CB"/>
    <w:rsid w:val="004609AD"/>
    <w:rsid w:val="0046127B"/>
    <w:rsid w:val="00462D1A"/>
    <w:rsid w:val="00462D90"/>
    <w:rsid w:val="00464BBC"/>
    <w:rsid w:val="00465419"/>
    <w:rsid w:val="004657FE"/>
    <w:rsid w:val="00465853"/>
    <w:rsid w:val="004659A2"/>
    <w:rsid w:val="004665EF"/>
    <w:rsid w:val="00472B45"/>
    <w:rsid w:val="00474998"/>
    <w:rsid w:val="0047506E"/>
    <w:rsid w:val="00475582"/>
    <w:rsid w:val="00476471"/>
    <w:rsid w:val="00477094"/>
    <w:rsid w:val="0048056F"/>
    <w:rsid w:val="00482299"/>
    <w:rsid w:val="004825BC"/>
    <w:rsid w:val="00482BC0"/>
    <w:rsid w:val="0048315C"/>
    <w:rsid w:val="00483237"/>
    <w:rsid w:val="00484054"/>
    <w:rsid w:val="00485DA0"/>
    <w:rsid w:val="0048642B"/>
    <w:rsid w:val="00487702"/>
    <w:rsid w:val="004903AD"/>
    <w:rsid w:val="00490B5F"/>
    <w:rsid w:val="004916C7"/>
    <w:rsid w:val="00492F29"/>
    <w:rsid w:val="004934DC"/>
    <w:rsid w:val="00494995"/>
    <w:rsid w:val="004956B3"/>
    <w:rsid w:val="004961B6"/>
    <w:rsid w:val="00496541"/>
    <w:rsid w:val="00496A57"/>
    <w:rsid w:val="00497015"/>
    <w:rsid w:val="00497135"/>
    <w:rsid w:val="00497B7B"/>
    <w:rsid w:val="004A0403"/>
    <w:rsid w:val="004A17A5"/>
    <w:rsid w:val="004A185A"/>
    <w:rsid w:val="004A2222"/>
    <w:rsid w:val="004A22F3"/>
    <w:rsid w:val="004A24FC"/>
    <w:rsid w:val="004A2A73"/>
    <w:rsid w:val="004A2B88"/>
    <w:rsid w:val="004A3952"/>
    <w:rsid w:val="004A43B1"/>
    <w:rsid w:val="004A4ABC"/>
    <w:rsid w:val="004A509E"/>
    <w:rsid w:val="004A5392"/>
    <w:rsid w:val="004B0D72"/>
    <w:rsid w:val="004B1FC1"/>
    <w:rsid w:val="004B2A7E"/>
    <w:rsid w:val="004B38D6"/>
    <w:rsid w:val="004B443F"/>
    <w:rsid w:val="004B5C1F"/>
    <w:rsid w:val="004B6C6D"/>
    <w:rsid w:val="004B6DC6"/>
    <w:rsid w:val="004B78E2"/>
    <w:rsid w:val="004B7E80"/>
    <w:rsid w:val="004C08DE"/>
    <w:rsid w:val="004C0A88"/>
    <w:rsid w:val="004C1892"/>
    <w:rsid w:val="004C213C"/>
    <w:rsid w:val="004C4200"/>
    <w:rsid w:val="004C4FF7"/>
    <w:rsid w:val="004C6428"/>
    <w:rsid w:val="004D0971"/>
    <w:rsid w:val="004D253F"/>
    <w:rsid w:val="004D41E8"/>
    <w:rsid w:val="004D44B1"/>
    <w:rsid w:val="004D4B3F"/>
    <w:rsid w:val="004D4C82"/>
    <w:rsid w:val="004D4E95"/>
    <w:rsid w:val="004D6164"/>
    <w:rsid w:val="004D6552"/>
    <w:rsid w:val="004D6DC1"/>
    <w:rsid w:val="004D76A2"/>
    <w:rsid w:val="004D7BB1"/>
    <w:rsid w:val="004D7EE9"/>
    <w:rsid w:val="004E1641"/>
    <w:rsid w:val="004E4471"/>
    <w:rsid w:val="004E46AF"/>
    <w:rsid w:val="004E4736"/>
    <w:rsid w:val="004E619A"/>
    <w:rsid w:val="004E63EF"/>
    <w:rsid w:val="004E6752"/>
    <w:rsid w:val="004E6DAC"/>
    <w:rsid w:val="004E7304"/>
    <w:rsid w:val="004E797A"/>
    <w:rsid w:val="004E7FAD"/>
    <w:rsid w:val="004F0580"/>
    <w:rsid w:val="004F1830"/>
    <w:rsid w:val="004F2C63"/>
    <w:rsid w:val="004F313B"/>
    <w:rsid w:val="004F50FA"/>
    <w:rsid w:val="004F520A"/>
    <w:rsid w:val="004F5B7E"/>
    <w:rsid w:val="004F5BBC"/>
    <w:rsid w:val="004F61BD"/>
    <w:rsid w:val="004F73BC"/>
    <w:rsid w:val="004F7B5C"/>
    <w:rsid w:val="004F7CFF"/>
    <w:rsid w:val="005013DE"/>
    <w:rsid w:val="005026D7"/>
    <w:rsid w:val="00502AFA"/>
    <w:rsid w:val="005030CE"/>
    <w:rsid w:val="00503703"/>
    <w:rsid w:val="00503FD4"/>
    <w:rsid w:val="0050542E"/>
    <w:rsid w:val="0050680C"/>
    <w:rsid w:val="00506AE9"/>
    <w:rsid w:val="005079E1"/>
    <w:rsid w:val="00507EB8"/>
    <w:rsid w:val="00510BA2"/>
    <w:rsid w:val="00511125"/>
    <w:rsid w:val="00512230"/>
    <w:rsid w:val="00512FAC"/>
    <w:rsid w:val="0051437B"/>
    <w:rsid w:val="00516CB7"/>
    <w:rsid w:val="0052009D"/>
    <w:rsid w:val="00520951"/>
    <w:rsid w:val="00520BD0"/>
    <w:rsid w:val="00521703"/>
    <w:rsid w:val="005217FC"/>
    <w:rsid w:val="00522EE1"/>
    <w:rsid w:val="00523A34"/>
    <w:rsid w:val="005269C8"/>
    <w:rsid w:val="00526E4B"/>
    <w:rsid w:val="00530F4A"/>
    <w:rsid w:val="00530FB0"/>
    <w:rsid w:val="00530FED"/>
    <w:rsid w:val="00531543"/>
    <w:rsid w:val="0053216E"/>
    <w:rsid w:val="005349B9"/>
    <w:rsid w:val="00534DD9"/>
    <w:rsid w:val="00535652"/>
    <w:rsid w:val="00535826"/>
    <w:rsid w:val="005371C1"/>
    <w:rsid w:val="00537530"/>
    <w:rsid w:val="00540D0C"/>
    <w:rsid w:val="00541B9D"/>
    <w:rsid w:val="0054262A"/>
    <w:rsid w:val="0054434F"/>
    <w:rsid w:val="00544DF5"/>
    <w:rsid w:val="00546B76"/>
    <w:rsid w:val="00546D25"/>
    <w:rsid w:val="00546D7A"/>
    <w:rsid w:val="0054720E"/>
    <w:rsid w:val="00550131"/>
    <w:rsid w:val="00550307"/>
    <w:rsid w:val="005503AA"/>
    <w:rsid w:val="00550918"/>
    <w:rsid w:val="00550C3C"/>
    <w:rsid w:val="005514B0"/>
    <w:rsid w:val="00551845"/>
    <w:rsid w:val="00552185"/>
    <w:rsid w:val="0055279F"/>
    <w:rsid w:val="00552C9C"/>
    <w:rsid w:val="0055377C"/>
    <w:rsid w:val="00554AF8"/>
    <w:rsid w:val="00554D7E"/>
    <w:rsid w:val="00555541"/>
    <w:rsid w:val="0055647F"/>
    <w:rsid w:val="005602C8"/>
    <w:rsid w:val="00560927"/>
    <w:rsid w:val="00560DB9"/>
    <w:rsid w:val="00561A18"/>
    <w:rsid w:val="00561DD3"/>
    <w:rsid w:val="00562281"/>
    <w:rsid w:val="00565ED2"/>
    <w:rsid w:val="00566B63"/>
    <w:rsid w:val="00566E76"/>
    <w:rsid w:val="00567B22"/>
    <w:rsid w:val="005709C0"/>
    <w:rsid w:val="00570BB6"/>
    <w:rsid w:val="00571D0B"/>
    <w:rsid w:val="00572E64"/>
    <w:rsid w:val="0057327C"/>
    <w:rsid w:val="00575294"/>
    <w:rsid w:val="0057603E"/>
    <w:rsid w:val="005761BF"/>
    <w:rsid w:val="00576431"/>
    <w:rsid w:val="005769E3"/>
    <w:rsid w:val="00576FE2"/>
    <w:rsid w:val="0057748A"/>
    <w:rsid w:val="00580156"/>
    <w:rsid w:val="005809AE"/>
    <w:rsid w:val="005811C3"/>
    <w:rsid w:val="00581D56"/>
    <w:rsid w:val="00581FC2"/>
    <w:rsid w:val="005827C8"/>
    <w:rsid w:val="00582A2B"/>
    <w:rsid w:val="00583BB4"/>
    <w:rsid w:val="005841EA"/>
    <w:rsid w:val="00584C1A"/>
    <w:rsid w:val="00585370"/>
    <w:rsid w:val="005866FF"/>
    <w:rsid w:val="00586E03"/>
    <w:rsid w:val="0058789B"/>
    <w:rsid w:val="005900D5"/>
    <w:rsid w:val="005906A4"/>
    <w:rsid w:val="00590E93"/>
    <w:rsid w:val="00594955"/>
    <w:rsid w:val="0059497C"/>
    <w:rsid w:val="00594CC8"/>
    <w:rsid w:val="005952D0"/>
    <w:rsid w:val="005963D8"/>
    <w:rsid w:val="00596C17"/>
    <w:rsid w:val="0059704E"/>
    <w:rsid w:val="005973E1"/>
    <w:rsid w:val="00597B39"/>
    <w:rsid w:val="005A090B"/>
    <w:rsid w:val="005A1A29"/>
    <w:rsid w:val="005A255D"/>
    <w:rsid w:val="005A303A"/>
    <w:rsid w:val="005A5254"/>
    <w:rsid w:val="005A6268"/>
    <w:rsid w:val="005A6772"/>
    <w:rsid w:val="005A7421"/>
    <w:rsid w:val="005A7684"/>
    <w:rsid w:val="005A7D0F"/>
    <w:rsid w:val="005B060C"/>
    <w:rsid w:val="005B06B8"/>
    <w:rsid w:val="005B06C2"/>
    <w:rsid w:val="005B130B"/>
    <w:rsid w:val="005B1E51"/>
    <w:rsid w:val="005B291A"/>
    <w:rsid w:val="005B38C7"/>
    <w:rsid w:val="005B3B94"/>
    <w:rsid w:val="005B4A75"/>
    <w:rsid w:val="005B4D0B"/>
    <w:rsid w:val="005B51CE"/>
    <w:rsid w:val="005B54D7"/>
    <w:rsid w:val="005B57B8"/>
    <w:rsid w:val="005B5EB2"/>
    <w:rsid w:val="005B5ED8"/>
    <w:rsid w:val="005B5FC7"/>
    <w:rsid w:val="005B6B0D"/>
    <w:rsid w:val="005B6C6B"/>
    <w:rsid w:val="005B7271"/>
    <w:rsid w:val="005C0542"/>
    <w:rsid w:val="005C1358"/>
    <w:rsid w:val="005C1A8B"/>
    <w:rsid w:val="005C1D2A"/>
    <w:rsid w:val="005C1FBB"/>
    <w:rsid w:val="005C2179"/>
    <w:rsid w:val="005C2E3A"/>
    <w:rsid w:val="005C33AF"/>
    <w:rsid w:val="005C3A7C"/>
    <w:rsid w:val="005C4AF6"/>
    <w:rsid w:val="005C5247"/>
    <w:rsid w:val="005C5250"/>
    <w:rsid w:val="005C58DD"/>
    <w:rsid w:val="005C5C09"/>
    <w:rsid w:val="005C71C5"/>
    <w:rsid w:val="005C7CED"/>
    <w:rsid w:val="005D02DD"/>
    <w:rsid w:val="005D0BF1"/>
    <w:rsid w:val="005D1376"/>
    <w:rsid w:val="005D1D21"/>
    <w:rsid w:val="005D2058"/>
    <w:rsid w:val="005D2437"/>
    <w:rsid w:val="005D3B2E"/>
    <w:rsid w:val="005D4C14"/>
    <w:rsid w:val="005D5A4C"/>
    <w:rsid w:val="005D5F33"/>
    <w:rsid w:val="005E0B17"/>
    <w:rsid w:val="005E15CA"/>
    <w:rsid w:val="005E407D"/>
    <w:rsid w:val="005E481F"/>
    <w:rsid w:val="005E4C68"/>
    <w:rsid w:val="005E51F5"/>
    <w:rsid w:val="005E698F"/>
    <w:rsid w:val="005E7ACF"/>
    <w:rsid w:val="005F0245"/>
    <w:rsid w:val="005F0765"/>
    <w:rsid w:val="005F2627"/>
    <w:rsid w:val="005F27C4"/>
    <w:rsid w:val="005F44E2"/>
    <w:rsid w:val="005F55D7"/>
    <w:rsid w:val="005F7006"/>
    <w:rsid w:val="005F7161"/>
    <w:rsid w:val="005F74C8"/>
    <w:rsid w:val="005F7789"/>
    <w:rsid w:val="0060034A"/>
    <w:rsid w:val="00601EF8"/>
    <w:rsid w:val="006027C7"/>
    <w:rsid w:val="00604839"/>
    <w:rsid w:val="00607193"/>
    <w:rsid w:val="006102A4"/>
    <w:rsid w:val="0061047E"/>
    <w:rsid w:val="006107B2"/>
    <w:rsid w:val="00610908"/>
    <w:rsid w:val="0061272F"/>
    <w:rsid w:val="00612912"/>
    <w:rsid w:val="006129CD"/>
    <w:rsid w:val="006131E8"/>
    <w:rsid w:val="00615FC4"/>
    <w:rsid w:val="00616768"/>
    <w:rsid w:val="00616AE3"/>
    <w:rsid w:val="00616D19"/>
    <w:rsid w:val="00616FA8"/>
    <w:rsid w:val="00617D16"/>
    <w:rsid w:val="006204D7"/>
    <w:rsid w:val="00621194"/>
    <w:rsid w:val="006224FD"/>
    <w:rsid w:val="00622FF8"/>
    <w:rsid w:val="006232C3"/>
    <w:rsid w:val="00623F31"/>
    <w:rsid w:val="00624B37"/>
    <w:rsid w:val="00624CCE"/>
    <w:rsid w:val="00625375"/>
    <w:rsid w:val="006260CE"/>
    <w:rsid w:val="0062732F"/>
    <w:rsid w:val="006273DB"/>
    <w:rsid w:val="00627720"/>
    <w:rsid w:val="00630743"/>
    <w:rsid w:val="0063138C"/>
    <w:rsid w:val="00632084"/>
    <w:rsid w:val="00635BC8"/>
    <w:rsid w:val="00635E0A"/>
    <w:rsid w:val="006369B9"/>
    <w:rsid w:val="006370B0"/>
    <w:rsid w:val="00637772"/>
    <w:rsid w:val="0064267B"/>
    <w:rsid w:val="006427DD"/>
    <w:rsid w:val="00642A70"/>
    <w:rsid w:val="00642DBB"/>
    <w:rsid w:val="006436DC"/>
    <w:rsid w:val="00643B9C"/>
    <w:rsid w:val="006446A3"/>
    <w:rsid w:val="00644F0E"/>
    <w:rsid w:val="00645555"/>
    <w:rsid w:val="006458E6"/>
    <w:rsid w:val="00646452"/>
    <w:rsid w:val="00647144"/>
    <w:rsid w:val="0065004F"/>
    <w:rsid w:val="006506CD"/>
    <w:rsid w:val="00653B64"/>
    <w:rsid w:val="00654289"/>
    <w:rsid w:val="006542A0"/>
    <w:rsid w:val="00657044"/>
    <w:rsid w:val="00657B3F"/>
    <w:rsid w:val="00662295"/>
    <w:rsid w:val="0066367D"/>
    <w:rsid w:val="00663757"/>
    <w:rsid w:val="00663BF5"/>
    <w:rsid w:val="006640B3"/>
    <w:rsid w:val="00665A80"/>
    <w:rsid w:val="006664BF"/>
    <w:rsid w:val="0066710A"/>
    <w:rsid w:val="00667169"/>
    <w:rsid w:val="00667274"/>
    <w:rsid w:val="006674B9"/>
    <w:rsid w:val="00667509"/>
    <w:rsid w:val="0067191C"/>
    <w:rsid w:val="00672C6B"/>
    <w:rsid w:val="0067406B"/>
    <w:rsid w:val="00675374"/>
    <w:rsid w:val="00675EAB"/>
    <w:rsid w:val="0067645B"/>
    <w:rsid w:val="006768B5"/>
    <w:rsid w:val="00677251"/>
    <w:rsid w:val="00677728"/>
    <w:rsid w:val="006818C2"/>
    <w:rsid w:val="00681943"/>
    <w:rsid w:val="00682148"/>
    <w:rsid w:val="0068277F"/>
    <w:rsid w:val="00683060"/>
    <w:rsid w:val="006831F7"/>
    <w:rsid w:val="00683595"/>
    <w:rsid w:val="00683907"/>
    <w:rsid w:val="00683E7F"/>
    <w:rsid w:val="006843C3"/>
    <w:rsid w:val="00684BC4"/>
    <w:rsid w:val="00686432"/>
    <w:rsid w:val="006866FF"/>
    <w:rsid w:val="00686DB2"/>
    <w:rsid w:val="00687572"/>
    <w:rsid w:val="006879B0"/>
    <w:rsid w:val="006908A1"/>
    <w:rsid w:val="00692E2F"/>
    <w:rsid w:val="0069360A"/>
    <w:rsid w:val="006943DC"/>
    <w:rsid w:val="00695571"/>
    <w:rsid w:val="006956D1"/>
    <w:rsid w:val="00696587"/>
    <w:rsid w:val="00696868"/>
    <w:rsid w:val="00696B26"/>
    <w:rsid w:val="00697CE6"/>
    <w:rsid w:val="006A012B"/>
    <w:rsid w:val="006A1A34"/>
    <w:rsid w:val="006A2048"/>
    <w:rsid w:val="006A2101"/>
    <w:rsid w:val="006A39E0"/>
    <w:rsid w:val="006A5089"/>
    <w:rsid w:val="006A5F03"/>
    <w:rsid w:val="006A66B9"/>
    <w:rsid w:val="006A73E2"/>
    <w:rsid w:val="006A74BF"/>
    <w:rsid w:val="006A75A5"/>
    <w:rsid w:val="006A7C19"/>
    <w:rsid w:val="006B019F"/>
    <w:rsid w:val="006B0471"/>
    <w:rsid w:val="006B0749"/>
    <w:rsid w:val="006B0835"/>
    <w:rsid w:val="006B0AEC"/>
    <w:rsid w:val="006B0DB5"/>
    <w:rsid w:val="006B1360"/>
    <w:rsid w:val="006B185A"/>
    <w:rsid w:val="006B24AE"/>
    <w:rsid w:val="006B29F7"/>
    <w:rsid w:val="006B3009"/>
    <w:rsid w:val="006B3476"/>
    <w:rsid w:val="006B3669"/>
    <w:rsid w:val="006B3F19"/>
    <w:rsid w:val="006B4E0B"/>
    <w:rsid w:val="006B7209"/>
    <w:rsid w:val="006B72B7"/>
    <w:rsid w:val="006B78C4"/>
    <w:rsid w:val="006C1694"/>
    <w:rsid w:val="006C1917"/>
    <w:rsid w:val="006C1C64"/>
    <w:rsid w:val="006C21A5"/>
    <w:rsid w:val="006C23F6"/>
    <w:rsid w:val="006C3348"/>
    <w:rsid w:val="006C34AF"/>
    <w:rsid w:val="006C3729"/>
    <w:rsid w:val="006C4F5B"/>
    <w:rsid w:val="006C518D"/>
    <w:rsid w:val="006C5556"/>
    <w:rsid w:val="006C6726"/>
    <w:rsid w:val="006C6F98"/>
    <w:rsid w:val="006C78B0"/>
    <w:rsid w:val="006D1D36"/>
    <w:rsid w:val="006D24CF"/>
    <w:rsid w:val="006D4F58"/>
    <w:rsid w:val="006D5C87"/>
    <w:rsid w:val="006D5D62"/>
    <w:rsid w:val="006D61AE"/>
    <w:rsid w:val="006D7BED"/>
    <w:rsid w:val="006E0181"/>
    <w:rsid w:val="006E092E"/>
    <w:rsid w:val="006E1AA4"/>
    <w:rsid w:val="006E217C"/>
    <w:rsid w:val="006E2B4E"/>
    <w:rsid w:val="006E333F"/>
    <w:rsid w:val="006E3A7F"/>
    <w:rsid w:val="006E3CFF"/>
    <w:rsid w:val="006E43EB"/>
    <w:rsid w:val="006E4B0B"/>
    <w:rsid w:val="006E579D"/>
    <w:rsid w:val="006E5823"/>
    <w:rsid w:val="006E5F86"/>
    <w:rsid w:val="006E6B66"/>
    <w:rsid w:val="006E7BB2"/>
    <w:rsid w:val="006F242A"/>
    <w:rsid w:val="006F2443"/>
    <w:rsid w:val="006F39F1"/>
    <w:rsid w:val="006F3ED5"/>
    <w:rsid w:val="006F4DD1"/>
    <w:rsid w:val="006F59B2"/>
    <w:rsid w:val="006F5D37"/>
    <w:rsid w:val="006F7EDD"/>
    <w:rsid w:val="00700744"/>
    <w:rsid w:val="00701415"/>
    <w:rsid w:val="00701838"/>
    <w:rsid w:val="00701BC6"/>
    <w:rsid w:val="00701D41"/>
    <w:rsid w:val="00702DAA"/>
    <w:rsid w:val="00702FB7"/>
    <w:rsid w:val="00703830"/>
    <w:rsid w:val="00704B9E"/>
    <w:rsid w:val="00704E30"/>
    <w:rsid w:val="007060C1"/>
    <w:rsid w:val="00706A80"/>
    <w:rsid w:val="00706E01"/>
    <w:rsid w:val="007109AF"/>
    <w:rsid w:val="007144C7"/>
    <w:rsid w:val="0071492E"/>
    <w:rsid w:val="00714BF3"/>
    <w:rsid w:val="00716A05"/>
    <w:rsid w:val="00717438"/>
    <w:rsid w:val="00721959"/>
    <w:rsid w:val="00721D6D"/>
    <w:rsid w:val="00721E09"/>
    <w:rsid w:val="00722E9E"/>
    <w:rsid w:val="007277B2"/>
    <w:rsid w:val="00727942"/>
    <w:rsid w:val="00727C35"/>
    <w:rsid w:val="00727E4F"/>
    <w:rsid w:val="007306DD"/>
    <w:rsid w:val="0073192F"/>
    <w:rsid w:val="00731F21"/>
    <w:rsid w:val="00732089"/>
    <w:rsid w:val="007327D0"/>
    <w:rsid w:val="00732A75"/>
    <w:rsid w:val="00733953"/>
    <w:rsid w:val="00733C52"/>
    <w:rsid w:val="007358C6"/>
    <w:rsid w:val="007368D1"/>
    <w:rsid w:val="00736AC2"/>
    <w:rsid w:val="00736B34"/>
    <w:rsid w:val="00736CAF"/>
    <w:rsid w:val="0073708E"/>
    <w:rsid w:val="0073788C"/>
    <w:rsid w:val="00740C64"/>
    <w:rsid w:val="00741C30"/>
    <w:rsid w:val="00741F72"/>
    <w:rsid w:val="0074200B"/>
    <w:rsid w:val="007425BD"/>
    <w:rsid w:val="007455CD"/>
    <w:rsid w:val="00745D86"/>
    <w:rsid w:val="00745E47"/>
    <w:rsid w:val="00746D42"/>
    <w:rsid w:val="00747903"/>
    <w:rsid w:val="0075013F"/>
    <w:rsid w:val="00750197"/>
    <w:rsid w:val="0075073B"/>
    <w:rsid w:val="007513F6"/>
    <w:rsid w:val="0075269C"/>
    <w:rsid w:val="0075288C"/>
    <w:rsid w:val="0075405F"/>
    <w:rsid w:val="0075449A"/>
    <w:rsid w:val="007550B3"/>
    <w:rsid w:val="007555BE"/>
    <w:rsid w:val="007607A0"/>
    <w:rsid w:val="0076165F"/>
    <w:rsid w:val="00761974"/>
    <w:rsid w:val="00762A2B"/>
    <w:rsid w:val="00762E43"/>
    <w:rsid w:val="00763B1F"/>
    <w:rsid w:val="007643F0"/>
    <w:rsid w:val="007648EC"/>
    <w:rsid w:val="0076532F"/>
    <w:rsid w:val="00765F98"/>
    <w:rsid w:val="007662F1"/>
    <w:rsid w:val="007667F7"/>
    <w:rsid w:val="00766C7D"/>
    <w:rsid w:val="0077039D"/>
    <w:rsid w:val="00770731"/>
    <w:rsid w:val="00770D81"/>
    <w:rsid w:val="007714C7"/>
    <w:rsid w:val="00772CB8"/>
    <w:rsid w:val="0077359D"/>
    <w:rsid w:val="007741C0"/>
    <w:rsid w:val="00774D5A"/>
    <w:rsid w:val="007754F5"/>
    <w:rsid w:val="00775619"/>
    <w:rsid w:val="00775E6C"/>
    <w:rsid w:val="00776818"/>
    <w:rsid w:val="00777CA9"/>
    <w:rsid w:val="00780336"/>
    <w:rsid w:val="007810DB"/>
    <w:rsid w:val="00781BC7"/>
    <w:rsid w:val="00781C0A"/>
    <w:rsid w:val="007836A6"/>
    <w:rsid w:val="00783721"/>
    <w:rsid w:val="00783BD1"/>
    <w:rsid w:val="00783CF3"/>
    <w:rsid w:val="007847EC"/>
    <w:rsid w:val="00784D40"/>
    <w:rsid w:val="00786C24"/>
    <w:rsid w:val="00786FB1"/>
    <w:rsid w:val="007872D9"/>
    <w:rsid w:val="0078756E"/>
    <w:rsid w:val="00790203"/>
    <w:rsid w:val="007905A9"/>
    <w:rsid w:val="007931F0"/>
    <w:rsid w:val="00793EB4"/>
    <w:rsid w:val="00794AC2"/>
    <w:rsid w:val="00794DA1"/>
    <w:rsid w:val="00794DFB"/>
    <w:rsid w:val="00795077"/>
    <w:rsid w:val="00795095"/>
    <w:rsid w:val="0079528E"/>
    <w:rsid w:val="0079638F"/>
    <w:rsid w:val="007966BF"/>
    <w:rsid w:val="007A0566"/>
    <w:rsid w:val="007A08BD"/>
    <w:rsid w:val="007A1F23"/>
    <w:rsid w:val="007A25CF"/>
    <w:rsid w:val="007A38CB"/>
    <w:rsid w:val="007A47A1"/>
    <w:rsid w:val="007A5097"/>
    <w:rsid w:val="007A510A"/>
    <w:rsid w:val="007A65E3"/>
    <w:rsid w:val="007A6D44"/>
    <w:rsid w:val="007A75F2"/>
    <w:rsid w:val="007A7D18"/>
    <w:rsid w:val="007A7E4C"/>
    <w:rsid w:val="007A7E67"/>
    <w:rsid w:val="007B048A"/>
    <w:rsid w:val="007B06D0"/>
    <w:rsid w:val="007B1AE2"/>
    <w:rsid w:val="007B23B7"/>
    <w:rsid w:val="007B2522"/>
    <w:rsid w:val="007B2ABD"/>
    <w:rsid w:val="007B2E92"/>
    <w:rsid w:val="007B314A"/>
    <w:rsid w:val="007B32DB"/>
    <w:rsid w:val="007B36DC"/>
    <w:rsid w:val="007B4666"/>
    <w:rsid w:val="007B6C1F"/>
    <w:rsid w:val="007C01A2"/>
    <w:rsid w:val="007C12CD"/>
    <w:rsid w:val="007C2C8E"/>
    <w:rsid w:val="007C44AE"/>
    <w:rsid w:val="007C45D8"/>
    <w:rsid w:val="007C46A6"/>
    <w:rsid w:val="007C4A97"/>
    <w:rsid w:val="007C4E0F"/>
    <w:rsid w:val="007C54BE"/>
    <w:rsid w:val="007C5736"/>
    <w:rsid w:val="007C5FF1"/>
    <w:rsid w:val="007C5FF3"/>
    <w:rsid w:val="007C755A"/>
    <w:rsid w:val="007C762D"/>
    <w:rsid w:val="007C7A5F"/>
    <w:rsid w:val="007C7FA0"/>
    <w:rsid w:val="007D0F51"/>
    <w:rsid w:val="007D2DE4"/>
    <w:rsid w:val="007D3224"/>
    <w:rsid w:val="007D412B"/>
    <w:rsid w:val="007D4B2C"/>
    <w:rsid w:val="007D4CD0"/>
    <w:rsid w:val="007D715A"/>
    <w:rsid w:val="007E07BE"/>
    <w:rsid w:val="007E0A46"/>
    <w:rsid w:val="007E316D"/>
    <w:rsid w:val="007E5CCE"/>
    <w:rsid w:val="007E6731"/>
    <w:rsid w:val="007E6E16"/>
    <w:rsid w:val="007E7061"/>
    <w:rsid w:val="007E70BA"/>
    <w:rsid w:val="007E7DB9"/>
    <w:rsid w:val="007F25C4"/>
    <w:rsid w:val="007F2E8D"/>
    <w:rsid w:val="007F2F2F"/>
    <w:rsid w:val="007F2FAD"/>
    <w:rsid w:val="007F3A78"/>
    <w:rsid w:val="007F3BF8"/>
    <w:rsid w:val="007F401E"/>
    <w:rsid w:val="007F4340"/>
    <w:rsid w:val="007F471B"/>
    <w:rsid w:val="007F698D"/>
    <w:rsid w:val="007F6A9B"/>
    <w:rsid w:val="007F6CE9"/>
    <w:rsid w:val="007F778C"/>
    <w:rsid w:val="007F7C79"/>
    <w:rsid w:val="007F7FE0"/>
    <w:rsid w:val="008002BC"/>
    <w:rsid w:val="00801017"/>
    <w:rsid w:val="0080169C"/>
    <w:rsid w:val="008019D5"/>
    <w:rsid w:val="00801F7B"/>
    <w:rsid w:val="0080251B"/>
    <w:rsid w:val="00802532"/>
    <w:rsid w:val="0080277F"/>
    <w:rsid w:val="00803970"/>
    <w:rsid w:val="0080428A"/>
    <w:rsid w:val="00804614"/>
    <w:rsid w:val="00804BEB"/>
    <w:rsid w:val="00804BEE"/>
    <w:rsid w:val="00804C43"/>
    <w:rsid w:val="008054FF"/>
    <w:rsid w:val="0080583D"/>
    <w:rsid w:val="00805AA9"/>
    <w:rsid w:val="0080626E"/>
    <w:rsid w:val="00807115"/>
    <w:rsid w:val="00807E3D"/>
    <w:rsid w:val="00807EE5"/>
    <w:rsid w:val="008108B3"/>
    <w:rsid w:val="008110FA"/>
    <w:rsid w:val="00811194"/>
    <w:rsid w:val="008113B1"/>
    <w:rsid w:val="00811C16"/>
    <w:rsid w:val="00812761"/>
    <w:rsid w:val="00813A72"/>
    <w:rsid w:val="00813B5B"/>
    <w:rsid w:val="008142FF"/>
    <w:rsid w:val="00814425"/>
    <w:rsid w:val="008148AD"/>
    <w:rsid w:val="00815309"/>
    <w:rsid w:val="00816694"/>
    <w:rsid w:val="0081725B"/>
    <w:rsid w:val="00817749"/>
    <w:rsid w:val="00817AC6"/>
    <w:rsid w:val="008203AB"/>
    <w:rsid w:val="00820F74"/>
    <w:rsid w:val="0082138D"/>
    <w:rsid w:val="00822185"/>
    <w:rsid w:val="00822C71"/>
    <w:rsid w:val="00823093"/>
    <w:rsid w:val="008236D4"/>
    <w:rsid w:val="00823DE5"/>
    <w:rsid w:val="0082616B"/>
    <w:rsid w:val="00826A06"/>
    <w:rsid w:val="00830232"/>
    <w:rsid w:val="00833636"/>
    <w:rsid w:val="00834883"/>
    <w:rsid w:val="008351AE"/>
    <w:rsid w:val="00835837"/>
    <w:rsid w:val="0083661E"/>
    <w:rsid w:val="008367B0"/>
    <w:rsid w:val="00837D98"/>
    <w:rsid w:val="00840C04"/>
    <w:rsid w:val="00840C4B"/>
    <w:rsid w:val="00841231"/>
    <w:rsid w:val="00841264"/>
    <w:rsid w:val="008422D4"/>
    <w:rsid w:val="00842D35"/>
    <w:rsid w:val="0084341D"/>
    <w:rsid w:val="00843D7B"/>
    <w:rsid w:val="008475EA"/>
    <w:rsid w:val="008503E6"/>
    <w:rsid w:val="0085099A"/>
    <w:rsid w:val="00850EA7"/>
    <w:rsid w:val="00852172"/>
    <w:rsid w:val="008522A6"/>
    <w:rsid w:val="00853C3B"/>
    <w:rsid w:val="00855382"/>
    <w:rsid w:val="0085623B"/>
    <w:rsid w:val="00856CA4"/>
    <w:rsid w:val="00860833"/>
    <w:rsid w:val="00860901"/>
    <w:rsid w:val="00861065"/>
    <w:rsid w:val="008614BC"/>
    <w:rsid w:val="00862E7E"/>
    <w:rsid w:val="00863543"/>
    <w:rsid w:val="00866079"/>
    <w:rsid w:val="00866336"/>
    <w:rsid w:val="00866CC9"/>
    <w:rsid w:val="00867482"/>
    <w:rsid w:val="00870809"/>
    <w:rsid w:val="00870EC0"/>
    <w:rsid w:val="0087209A"/>
    <w:rsid w:val="00872A2C"/>
    <w:rsid w:val="00873003"/>
    <w:rsid w:val="008732F2"/>
    <w:rsid w:val="00873A77"/>
    <w:rsid w:val="00873D85"/>
    <w:rsid w:val="00874435"/>
    <w:rsid w:val="00875A8D"/>
    <w:rsid w:val="008760F9"/>
    <w:rsid w:val="00877E80"/>
    <w:rsid w:val="00880545"/>
    <w:rsid w:val="00880619"/>
    <w:rsid w:val="00881326"/>
    <w:rsid w:val="0088143E"/>
    <w:rsid w:val="00881856"/>
    <w:rsid w:val="00882A67"/>
    <w:rsid w:val="0088368B"/>
    <w:rsid w:val="00884A8E"/>
    <w:rsid w:val="00884C41"/>
    <w:rsid w:val="008852B4"/>
    <w:rsid w:val="00885E59"/>
    <w:rsid w:val="00891F6E"/>
    <w:rsid w:val="00892488"/>
    <w:rsid w:val="00892646"/>
    <w:rsid w:val="008933A2"/>
    <w:rsid w:val="008937D2"/>
    <w:rsid w:val="00893D16"/>
    <w:rsid w:val="008945EF"/>
    <w:rsid w:val="00894EED"/>
    <w:rsid w:val="00896B77"/>
    <w:rsid w:val="0089703A"/>
    <w:rsid w:val="00897D86"/>
    <w:rsid w:val="008A00AF"/>
    <w:rsid w:val="008A0BE1"/>
    <w:rsid w:val="008A12BA"/>
    <w:rsid w:val="008A27B3"/>
    <w:rsid w:val="008A29EE"/>
    <w:rsid w:val="008A2D20"/>
    <w:rsid w:val="008A2E46"/>
    <w:rsid w:val="008A42AA"/>
    <w:rsid w:val="008A5454"/>
    <w:rsid w:val="008A5EA8"/>
    <w:rsid w:val="008B136A"/>
    <w:rsid w:val="008B18C9"/>
    <w:rsid w:val="008B1DFF"/>
    <w:rsid w:val="008B4705"/>
    <w:rsid w:val="008B5152"/>
    <w:rsid w:val="008B65F2"/>
    <w:rsid w:val="008B66A4"/>
    <w:rsid w:val="008C0A65"/>
    <w:rsid w:val="008C0D2C"/>
    <w:rsid w:val="008C150E"/>
    <w:rsid w:val="008C28AB"/>
    <w:rsid w:val="008C35FB"/>
    <w:rsid w:val="008C5AD7"/>
    <w:rsid w:val="008C5B55"/>
    <w:rsid w:val="008C5E46"/>
    <w:rsid w:val="008D0AC6"/>
    <w:rsid w:val="008D1BC9"/>
    <w:rsid w:val="008D2DD9"/>
    <w:rsid w:val="008D3646"/>
    <w:rsid w:val="008D3B59"/>
    <w:rsid w:val="008D485F"/>
    <w:rsid w:val="008D4A9B"/>
    <w:rsid w:val="008D4FFD"/>
    <w:rsid w:val="008D5337"/>
    <w:rsid w:val="008D55DA"/>
    <w:rsid w:val="008D71ED"/>
    <w:rsid w:val="008D7866"/>
    <w:rsid w:val="008E1A33"/>
    <w:rsid w:val="008E1D86"/>
    <w:rsid w:val="008E272D"/>
    <w:rsid w:val="008E3C72"/>
    <w:rsid w:val="008F0EF8"/>
    <w:rsid w:val="008F2EFE"/>
    <w:rsid w:val="008F4326"/>
    <w:rsid w:val="008F5658"/>
    <w:rsid w:val="008F6D05"/>
    <w:rsid w:val="008F6E9B"/>
    <w:rsid w:val="008F7BD8"/>
    <w:rsid w:val="00901C17"/>
    <w:rsid w:val="00902E6D"/>
    <w:rsid w:val="00905238"/>
    <w:rsid w:val="00905815"/>
    <w:rsid w:val="00905C08"/>
    <w:rsid w:val="00907673"/>
    <w:rsid w:val="00907A67"/>
    <w:rsid w:val="00907EB4"/>
    <w:rsid w:val="0091033C"/>
    <w:rsid w:val="0091098F"/>
    <w:rsid w:val="009115CF"/>
    <w:rsid w:val="00911E21"/>
    <w:rsid w:val="00914F19"/>
    <w:rsid w:val="009176D5"/>
    <w:rsid w:val="00917864"/>
    <w:rsid w:val="009215FD"/>
    <w:rsid w:val="00921C72"/>
    <w:rsid w:val="009221D0"/>
    <w:rsid w:val="009222F0"/>
    <w:rsid w:val="00922485"/>
    <w:rsid w:val="009226AC"/>
    <w:rsid w:val="009248BE"/>
    <w:rsid w:val="00924A5C"/>
    <w:rsid w:val="00925021"/>
    <w:rsid w:val="0092699E"/>
    <w:rsid w:val="0092790D"/>
    <w:rsid w:val="00927CE9"/>
    <w:rsid w:val="00930ADE"/>
    <w:rsid w:val="00930D9C"/>
    <w:rsid w:val="00931FE2"/>
    <w:rsid w:val="009321EB"/>
    <w:rsid w:val="00932CE6"/>
    <w:rsid w:val="00933486"/>
    <w:rsid w:val="00933613"/>
    <w:rsid w:val="00935369"/>
    <w:rsid w:val="00935524"/>
    <w:rsid w:val="009356F3"/>
    <w:rsid w:val="00935722"/>
    <w:rsid w:val="009361A8"/>
    <w:rsid w:val="00937001"/>
    <w:rsid w:val="00937063"/>
    <w:rsid w:val="00937713"/>
    <w:rsid w:val="00943290"/>
    <w:rsid w:val="00944B4D"/>
    <w:rsid w:val="0094715A"/>
    <w:rsid w:val="00951A97"/>
    <w:rsid w:val="00952C3F"/>
    <w:rsid w:val="00955E45"/>
    <w:rsid w:val="00960BD7"/>
    <w:rsid w:val="00961A16"/>
    <w:rsid w:val="00962299"/>
    <w:rsid w:val="00962638"/>
    <w:rsid w:val="0096292A"/>
    <w:rsid w:val="0096334E"/>
    <w:rsid w:val="00963BAC"/>
    <w:rsid w:val="00964814"/>
    <w:rsid w:val="00964883"/>
    <w:rsid w:val="00964F54"/>
    <w:rsid w:val="00966039"/>
    <w:rsid w:val="009662B9"/>
    <w:rsid w:val="00966AFE"/>
    <w:rsid w:val="00967324"/>
    <w:rsid w:val="00967504"/>
    <w:rsid w:val="009679EC"/>
    <w:rsid w:val="00967DC8"/>
    <w:rsid w:val="00967F6C"/>
    <w:rsid w:val="0097020E"/>
    <w:rsid w:val="0097052D"/>
    <w:rsid w:val="009707CC"/>
    <w:rsid w:val="0097097E"/>
    <w:rsid w:val="00970BD4"/>
    <w:rsid w:val="00970CC6"/>
    <w:rsid w:val="009712A3"/>
    <w:rsid w:val="00971B07"/>
    <w:rsid w:val="00974364"/>
    <w:rsid w:val="00974D8E"/>
    <w:rsid w:val="00976ED2"/>
    <w:rsid w:val="009772CA"/>
    <w:rsid w:val="00981AD0"/>
    <w:rsid w:val="00985EA9"/>
    <w:rsid w:val="00986E36"/>
    <w:rsid w:val="00990595"/>
    <w:rsid w:val="00991332"/>
    <w:rsid w:val="00992741"/>
    <w:rsid w:val="00992939"/>
    <w:rsid w:val="00992BB5"/>
    <w:rsid w:val="00992E33"/>
    <w:rsid w:val="00993742"/>
    <w:rsid w:val="009941E9"/>
    <w:rsid w:val="00997129"/>
    <w:rsid w:val="009A0278"/>
    <w:rsid w:val="009A0D3F"/>
    <w:rsid w:val="009A2D0E"/>
    <w:rsid w:val="009A4193"/>
    <w:rsid w:val="009A52C8"/>
    <w:rsid w:val="009A54DD"/>
    <w:rsid w:val="009A5931"/>
    <w:rsid w:val="009A60DD"/>
    <w:rsid w:val="009A7183"/>
    <w:rsid w:val="009B11FD"/>
    <w:rsid w:val="009B193A"/>
    <w:rsid w:val="009B1AA4"/>
    <w:rsid w:val="009B5687"/>
    <w:rsid w:val="009B7026"/>
    <w:rsid w:val="009B7EAB"/>
    <w:rsid w:val="009C0340"/>
    <w:rsid w:val="009C03F3"/>
    <w:rsid w:val="009C2923"/>
    <w:rsid w:val="009C4164"/>
    <w:rsid w:val="009C526B"/>
    <w:rsid w:val="009C5E22"/>
    <w:rsid w:val="009C74DB"/>
    <w:rsid w:val="009D1685"/>
    <w:rsid w:val="009D3416"/>
    <w:rsid w:val="009D461C"/>
    <w:rsid w:val="009D4F9E"/>
    <w:rsid w:val="009D62EF"/>
    <w:rsid w:val="009D6806"/>
    <w:rsid w:val="009D72FB"/>
    <w:rsid w:val="009E0744"/>
    <w:rsid w:val="009E0A7F"/>
    <w:rsid w:val="009E1159"/>
    <w:rsid w:val="009E1716"/>
    <w:rsid w:val="009E289C"/>
    <w:rsid w:val="009E2A67"/>
    <w:rsid w:val="009E2FE4"/>
    <w:rsid w:val="009E3672"/>
    <w:rsid w:val="009E3DEA"/>
    <w:rsid w:val="009E4134"/>
    <w:rsid w:val="009E4791"/>
    <w:rsid w:val="009E5549"/>
    <w:rsid w:val="009E59B9"/>
    <w:rsid w:val="009E5E0A"/>
    <w:rsid w:val="009E605D"/>
    <w:rsid w:val="009E6BA6"/>
    <w:rsid w:val="009E713A"/>
    <w:rsid w:val="009E798A"/>
    <w:rsid w:val="009F032C"/>
    <w:rsid w:val="009F18A8"/>
    <w:rsid w:val="009F3728"/>
    <w:rsid w:val="009F416D"/>
    <w:rsid w:val="009F468D"/>
    <w:rsid w:val="009F62F7"/>
    <w:rsid w:val="009F6598"/>
    <w:rsid w:val="009F6A39"/>
    <w:rsid w:val="009F74A3"/>
    <w:rsid w:val="00A003DA"/>
    <w:rsid w:val="00A00B55"/>
    <w:rsid w:val="00A00EA6"/>
    <w:rsid w:val="00A0213F"/>
    <w:rsid w:val="00A0270A"/>
    <w:rsid w:val="00A02ECC"/>
    <w:rsid w:val="00A035E8"/>
    <w:rsid w:val="00A04330"/>
    <w:rsid w:val="00A05C92"/>
    <w:rsid w:val="00A05D9E"/>
    <w:rsid w:val="00A067FC"/>
    <w:rsid w:val="00A073E6"/>
    <w:rsid w:val="00A127C2"/>
    <w:rsid w:val="00A12C99"/>
    <w:rsid w:val="00A12D1A"/>
    <w:rsid w:val="00A131FF"/>
    <w:rsid w:val="00A13690"/>
    <w:rsid w:val="00A13E0B"/>
    <w:rsid w:val="00A142B4"/>
    <w:rsid w:val="00A149EC"/>
    <w:rsid w:val="00A1501F"/>
    <w:rsid w:val="00A15591"/>
    <w:rsid w:val="00A15B88"/>
    <w:rsid w:val="00A160C7"/>
    <w:rsid w:val="00A1731B"/>
    <w:rsid w:val="00A20627"/>
    <w:rsid w:val="00A207F8"/>
    <w:rsid w:val="00A230FD"/>
    <w:rsid w:val="00A25537"/>
    <w:rsid w:val="00A256A7"/>
    <w:rsid w:val="00A256EC"/>
    <w:rsid w:val="00A2675E"/>
    <w:rsid w:val="00A277AF"/>
    <w:rsid w:val="00A27BA2"/>
    <w:rsid w:val="00A302BA"/>
    <w:rsid w:val="00A33256"/>
    <w:rsid w:val="00A34DBD"/>
    <w:rsid w:val="00A37162"/>
    <w:rsid w:val="00A37297"/>
    <w:rsid w:val="00A37D4E"/>
    <w:rsid w:val="00A41656"/>
    <w:rsid w:val="00A42467"/>
    <w:rsid w:val="00A43873"/>
    <w:rsid w:val="00A4619A"/>
    <w:rsid w:val="00A46879"/>
    <w:rsid w:val="00A5028F"/>
    <w:rsid w:val="00A505BF"/>
    <w:rsid w:val="00A50DF7"/>
    <w:rsid w:val="00A50EB7"/>
    <w:rsid w:val="00A51147"/>
    <w:rsid w:val="00A5179A"/>
    <w:rsid w:val="00A51E5D"/>
    <w:rsid w:val="00A5209F"/>
    <w:rsid w:val="00A52386"/>
    <w:rsid w:val="00A53334"/>
    <w:rsid w:val="00A534E1"/>
    <w:rsid w:val="00A54A15"/>
    <w:rsid w:val="00A54E53"/>
    <w:rsid w:val="00A551BD"/>
    <w:rsid w:val="00A5593A"/>
    <w:rsid w:val="00A620BE"/>
    <w:rsid w:val="00A62ABC"/>
    <w:rsid w:val="00A63EE5"/>
    <w:rsid w:val="00A64D13"/>
    <w:rsid w:val="00A66C39"/>
    <w:rsid w:val="00A67625"/>
    <w:rsid w:val="00A70191"/>
    <w:rsid w:val="00A7156C"/>
    <w:rsid w:val="00A7195F"/>
    <w:rsid w:val="00A71EEB"/>
    <w:rsid w:val="00A72DFF"/>
    <w:rsid w:val="00A73757"/>
    <w:rsid w:val="00A744C2"/>
    <w:rsid w:val="00A74FF6"/>
    <w:rsid w:val="00A756C9"/>
    <w:rsid w:val="00A75D82"/>
    <w:rsid w:val="00A76AE2"/>
    <w:rsid w:val="00A81261"/>
    <w:rsid w:val="00A818B0"/>
    <w:rsid w:val="00A81D01"/>
    <w:rsid w:val="00A8215D"/>
    <w:rsid w:val="00A831C4"/>
    <w:rsid w:val="00A8415B"/>
    <w:rsid w:val="00A842FF"/>
    <w:rsid w:val="00A84BF5"/>
    <w:rsid w:val="00A85D0A"/>
    <w:rsid w:val="00A8682B"/>
    <w:rsid w:val="00A86B07"/>
    <w:rsid w:val="00A87193"/>
    <w:rsid w:val="00A90F8E"/>
    <w:rsid w:val="00A915E6"/>
    <w:rsid w:val="00A91886"/>
    <w:rsid w:val="00A92E47"/>
    <w:rsid w:val="00A93092"/>
    <w:rsid w:val="00A9391D"/>
    <w:rsid w:val="00A93BDC"/>
    <w:rsid w:val="00A94044"/>
    <w:rsid w:val="00A9432B"/>
    <w:rsid w:val="00A950D9"/>
    <w:rsid w:val="00A95672"/>
    <w:rsid w:val="00A960B2"/>
    <w:rsid w:val="00A979CE"/>
    <w:rsid w:val="00A97D25"/>
    <w:rsid w:val="00AA03A3"/>
    <w:rsid w:val="00AA2B05"/>
    <w:rsid w:val="00AA2D3E"/>
    <w:rsid w:val="00AA35E5"/>
    <w:rsid w:val="00AA3D31"/>
    <w:rsid w:val="00AA4263"/>
    <w:rsid w:val="00AA558D"/>
    <w:rsid w:val="00AA597A"/>
    <w:rsid w:val="00AA5D50"/>
    <w:rsid w:val="00AA6AA7"/>
    <w:rsid w:val="00AA6C9F"/>
    <w:rsid w:val="00AB248B"/>
    <w:rsid w:val="00AB2F73"/>
    <w:rsid w:val="00AB3780"/>
    <w:rsid w:val="00AB4A96"/>
    <w:rsid w:val="00AB74A4"/>
    <w:rsid w:val="00AB7637"/>
    <w:rsid w:val="00AB778E"/>
    <w:rsid w:val="00AB7C55"/>
    <w:rsid w:val="00AC1279"/>
    <w:rsid w:val="00AC12E3"/>
    <w:rsid w:val="00AC1A46"/>
    <w:rsid w:val="00AC1F17"/>
    <w:rsid w:val="00AC22D4"/>
    <w:rsid w:val="00AC262D"/>
    <w:rsid w:val="00AC5130"/>
    <w:rsid w:val="00AC6256"/>
    <w:rsid w:val="00AC6C13"/>
    <w:rsid w:val="00AC750A"/>
    <w:rsid w:val="00AC7FB9"/>
    <w:rsid w:val="00AD135A"/>
    <w:rsid w:val="00AD386D"/>
    <w:rsid w:val="00AD4801"/>
    <w:rsid w:val="00AD4846"/>
    <w:rsid w:val="00AD5C75"/>
    <w:rsid w:val="00AD6845"/>
    <w:rsid w:val="00AD697E"/>
    <w:rsid w:val="00AD6A6F"/>
    <w:rsid w:val="00AD6C38"/>
    <w:rsid w:val="00AD786C"/>
    <w:rsid w:val="00AE1AA0"/>
    <w:rsid w:val="00AE22D1"/>
    <w:rsid w:val="00AE2BF4"/>
    <w:rsid w:val="00AE2DDB"/>
    <w:rsid w:val="00AE38A2"/>
    <w:rsid w:val="00AE3C53"/>
    <w:rsid w:val="00AE3DEC"/>
    <w:rsid w:val="00AE3E46"/>
    <w:rsid w:val="00AE5EDB"/>
    <w:rsid w:val="00AF015D"/>
    <w:rsid w:val="00AF07BD"/>
    <w:rsid w:val="00AF0CC7"/>
    <w:rsid w:val="00AF0E9B"/>
    <w:rsid w:val="00AF1B8A"/>
    <w:rsid w:val="00AF2783"/>
    <w:rsid w:val="00AF2F5E"/>
    <w:rsid w:val="00AF38CD"/>
    <w:rsid w:val="00AF3BFC"/>
    <w:rsid w:val="00AF4A8B"/>
    <w:rsid w:val="00AF55C5"/>
    <w:rsid w:val="00AF5F34"/>
    <w:rsid w:val="00AF6EC5"/>
    <w:rsid w:val="00AF7A88"/>
    <w:rsid w:val="00B00461"/>
    <w:rsid w:val="00B006BE"/>
    <w:rsid w:val="00B007C6"/>
    <w:rsid w:val="00B01753"/>
    <w:rsid w:val="00B020E3"/>
    <w:rsid w:val="00B02255"/>
    <w:rsid w:val="00B02606"/>
    <w:rsid w:val="00B02758"/>
    <w:rsid w:val="00B02CE8"/>
    <w:rsid w:val="00B02D45"/>
    <w:rsid w:val="00B03028"/>
    <w:rsid w:val="00B04628"/>
    <w:rsid w:val="00B05963"/>
    <w:rsid w:val="00B05B2F"/>
    <w:rsid w:val="00B1190E"/>
    <w:rsid w:val="00B12CD6"/>
    <w:rsid w:val="00B13BA2"/>
    <w:rsid w:val="00B13E0B"/>
    <w:rsid w:val="00B14613"/>
    <w:rsid w:val="00B14A59"/>
    <w:rsid w:val="00B1620F"/>
    <w:rsid w:val="00B1689C"/>
    <w:rsid w:val="00B16BAD"/>
    <w:rsid w:val="00B16BC1"/>
    <w:rsid w:val="00B17459"/>
    <w:rsid w:val="00B20126"/>
    <w:rsid w:val="00B21B7A"/>
    <w:rsid w:val="00B2210A"/>
    <w:rsid w:val="00B23131"/>
    <w:rsid w:val="00B24ED9"/>
    <w:rsid w:val="00B26E9E"/>
    <w:rsid w:val="00B31710"/>
    <w:rsid w:val="00B31AE3"/>
    <w:rsid w:val="00B323F9"/>
    <w:rsid w:val="00B33682"/>
    <w:rsid w:val="00B367B2"/>
    <w:rsid w:val="00B375F5"/>
    <w:rsid w:val="00B37B07"/>
    <w:rsid w:val="00B40823"/>
    <w:rsid w:val="00B40D8D"/>
    <w:rsid w:val="00B4173D"/>
    <w:rsid w:val="00B42A8B"/>
    <w:rsid w:val="00B42EE2"/>
    <w:rsid w:val="00B434AE"/>
    <w:rsid w:val="00B44C03"/>
    <w:rsid w:val="00B4610C"/>
    <w:rsid w:val="00B461DB"/>
    <w:rsid w:val="00B50274"/>
    <w:rsid w:val="00B50653"/>
    <w:rsid w:val="00B5152C"/>
    <w:rsid w:val="00B51ED7"/>
    <w:rsid w:val="00B524C1"/>
    <w:rsid w:val="00B5267C"/>
    <w:rsid w:val="00B52C69"/>
    <w:rsid w:val="00B533AD"/>
    <w:rsid w:val="00B537FD"/>
    <w:rsid w:val="00B543F7"/>
    <w:rsid w:val="00B55527"/>
    <w:rsid w:val="00B56376"/>
    <w:rsid w:val="00B56E1C"/>
    <w:rsid w:val="00B5701C"/>
    <w:rsid w:val="00B570E6"/>
    <w:rsid w:val="00B572B8"/>
    <w:rsid w:val="00B57536"/>
    <w:rsid w:val="00B602D4"/>
    <w:rsid w:val="00B61DCA"/>
    <w:rsid w:val="00B626D9"/>
    <w:rsid w:val="00B6289D"/>
    <w:rsid w:val="00B62A9B"/>
    <w:rsid w:val="00B62FDA"/>
    <w:rsid w:val="00B63658"/>
    <w:rsid w:val="00B646A7"/>
    <w:rsid w:val="00B679C0"/>
    <w:rsid w:val="00B7203A"/>
    <w:rsid w:val="00B72BAD"/>
    <w:rsid w:val="00B72DC1"/>
    <w:rsid w:val="00B72FA1"/>
    <w:rsid w:val="00B732E6"/>
    <w:rsid w:val="00B73671"/>
    <w:rsid w:val="00B75A1D"/>
    <w:rsid w:val="00B75B8D"/>
    <w:rsid w:val="00B76B1E"/>
    <w:rsid w:val="00B76D1B"/>
    <w:rsid w:val="00B81791"/>
    <w:rsid w:val="00B84434"/>
    <w:rsid w:val="00B8465C"/>
    <w:rsid w:val="00B8468E"/>
    <w:rsid w:val="00B84CCB"/>
    <w:rsid w:val="00B85660"/>
    <w:rsid w:val="00B86024"/>
    <w:rsid w:val="00B86834"/>
    <w:rsid w:val="00B86E68"/>
    <w:rsid w:val="00B877F0"/>
    <w:rsid w:val="00B909C0"/>
    <w:rsid w:val="00B92104"/>
    <w:rsid w:val="00B9517F"/>
    <w:rsid w:val="00B951B2"/>
    <w:rsid w:val="00B9536C"/>
    <w:rsid w:val="00B953AA"/>
    <w:rsid w:val="00B95931"/>
    <w:rsid w:val="00B95AF6"/>
    <w:rsid w:val="00B967A1"/>
    <w:rsid w:val="00B97CAC"/>
    <w:rsid w:val="00BA0CDF"/>
    <w:rsid w:val="00BA1A0F"/>
    <w:rsid w:val="00BA1E9A"/>
    <w:rsid w:val="00BA2826"/>
    <w:rsid w:val="00BA2F62"/>
    <w:rsid w:val="00BA31EB"/>
    <w:rsid w:val="00BA3234"/>
    <w:rsid w:val="00BA3B61"/>
    <w:rsid w:val="00BA5432"/>
    <w:rsid w:val="00BA5E4C"/>
    <w:rsid w:val="00BA627C"/>
    <w:rsid w:val="00BA69FF"/>
    <w:rsid w:val="00BA7163"/>
    <w:rsid w:val="00BA7C9E"/>
    <w:rsid w:val="00BA7D1B"/>
    <w:rsid w:val="00BB025A"/>
    <w:rsid w:val="00BB0323"/>
    <w:rsid w:val="00BB05DA"/>
    <w:rsid w:val="00BB079A"/>
    <w:rsid w:val="00BB0B40"/>
    <w:rsid w:val="00BB0FDD"/>
    <w:rsid w:val="00BB2915"/>
    <w:rsid w:val="00BB4489"/>
    <w:rsid w:val="00BB4CB6"/>
    <w:rsid w:val="00BB526A"/>
    <w:rsid w:val="00BB5EA7"/>
    <w:rsid w:val="00BB637A"/>
    <w:rsid w:val="00BB6E33"/>
    <w:rsid w:val="00BC0224"/>
    <w:rsid w:val="00BC1338"/>
    <w:rsid w:val="00BC18F6"/>
    <w:rsid w:val="00BC2849"/>
    <w:rsid w:val="00BC28E5"/>
    <w:rsid w:val="00BC2B5C"/>
    <w:rsid w:val="00BC2DAA"/>
    <w:rsid w:val="00BC2EEC"/>
    <w:rsid w:val="00BC3A49"/>
    <w:rsid w:val="00BC4CB7"/>
    <w:rsid w:val="00BC58BA"/>
    <w:rsid w:val="00BC5B2D"/>
    <w:rsid w:val="00BC664D"/>
    <w:rsid w:val="00BC6E88"/>
    <w:rsid w:val="00BC7DC5"/>
    <w:rsid w:val="00BD1B67"/>
    <w:rsid w:val="00BD272E"/>
    <w:rsid w:val="00BD326F"/>
    <w:rsid w:val="00BD39DD"/>
    <w:rsid w:val="00BD46BC"/>
    <w:rsid w:val="00BD4A13"/>
    <w:rsid w:val="00BD5018"/>
    <w:rsid w:val="00BD6A83"/>
    <w:rsid w:val="00BE4F8C"/>
    <w:rsid w:val="00BE676A"/>
    <w:rsid w:val="00BE6CF6"/>
    <w:rsid w:val="00BE73D9"/>
    <w:rsid w:val="00BE7885"/>
    <w:rsid w:val="00BF0D5B"/>
    <w:rsid w:val="00BF1202"/>
    <w:rsid w:val="00BF1316"/>
    <w:rsid w:val="00BF14A0"/>
    <w:rsid w:val="00BF333D"/>
    <w:rsid w:val="00BF3DC9"/>
    <w:rsid w:val="00BF41F9"/>
    <w:rsid w:val="00BF4F50"/>
    <w:rsid w:val="00BF4F7F"/>
    <w:rsid w:val="00BF6263"/>
    <w:rsid w:val="00BF66B7"/>
    <w:rsid w:val="00BF6FFB"/>
    <w:rsid w:val="00BF706B"/>
    <w:rsid w:val="00BF7252"/>
    <w:rsid w:val="00C009C3"/>
    <w:rsid w:val="00C010E3"/>
    <w:rsid w:val="00C01B83"/>
    <w:rsid w:val="00C021BF"/>
    <w:rsid w:val="00C026DD"/>
    <w:rsid w:val="00C03089"/>
    <w:rsid w:val="00C04741"/>
    <w:rsid w:val="00C05346"/>
    <w:rsid w:val="00C05EB2"/>
    <w:rsid w:val="00C0660B"/>
    <w:rsid w:val="00C0685D"/>
    <w:rsid w:val="00C0695F"/>
    <w:rsid w:val="00C073E2"/>
    <w:rsid w:val="00C10E65"/>
    <w:rsid w:val="00C1187A"/>
    <w:rsid w:val="00C12617"/>
    <w:rsid w:val="00C12AA1"/>
    <w:rsid w:val="00C12D22"/>
    <w:rsid w:val="00C1360F"/>
    <w:rsid w:val="00C13911"/>
    <w:rsid w:val="00C1503B"/>
    <w:rsid w:val="00C157D4"/>
    <w:rsid w:val="00C15A85"/>
    <w:rsid w:val="00C15CC1"/>
    <w:rsid w:val="00C15DC5"/>
    <w:rsid w:val="00C16261"/>
    <w:rsid w:val="00C17F68"/>
    <w:rsid w:val="00C20401"/>
    <w:rsid w:val="00C21C8D"/>
    <w:rsid w:val="00C23686"/>
    <w:rsid w:val="00C24AEF"/>
    <w:rsid w:val="00C24FAB"/>
    <w:rsid w:val="00C25CCC"/>
    <w:rsid w:val="00C262F2"/>
    <w:rsid w:val="00C26F01"/>
    <w:rsid w:val="00C271F1"/>
    <w:rsid w:val="00C30198"/>
    <w:rsid w:val="00C307FF"/>
    <w:rsid w:val="00C31F62"/>
    <w:rsid w:val="00C32485"/>
    <w:rsid w:val="00C33C92"/>
    <w:rsid w:val="00C34019"/>
    <w:rsid w:val="00C340CA"/>
    <w:rsid w:val="00C35C95"/>
    <w:rsid w:val="00C373DF"/>
    <w:rsid w:val="00C41085"/>
    <w:rsid w:val="00C412A7"/>
    <w:rsid w:val="00C4141F"/>
    <w:rsid w:val="00C4145C"/>
    <w:rsid w:val="00C4167D"/>
    <w:rsid w:val="00C4251F"/>
    <w:rsid w:val="00C445DA"/>
    <w:rsid w:val="00C44F99"/>
    <w:rsid w:val="00C4677A"/>
    <w:rsid w:val="00C50643"/>
    <w:rsid w:val="00C5094B"/>
    <w:rsid w:val="00C50DDF"/>
    <w:rsid w:val="00C50E4E"/>
    <w:rsid w:val="00C51A35"/>
    <w:rsid w:val="00C51F41"/>
    <w:rsid w:val="00C520F7"/>
    <w:rsid w:val="00C5346C"/>
    <w:rsid w:val="00C53607"/>
    <w:rsid w:val="00C5534E"/>
    <w:rsid w:val="00C555EF"/>
    <w:rsid w:val="00C55C6B"/>
    <w:rsid w:val="00C568B5"/>
    <w:rsid w:val="00C5763A"/>
    <w:rsid w:val="00C57C70"/>
    <w:rsid w:val="00C57F00"/>
    <w:rsid w:val="00C6093E"/>
    <w:rsid w:val="00C61B7D"/>
    <w:rsid w:val="00C62007"/>
    <w:rsid w:val="00C64196"/>
    <w:rsid w:val="00C649BA"/>
    <w:rsid w:val="00C65135"/>
    <w:rsid w:val="00C6768F"/>
    <w:rsid w:val="00C67B49"/>
    <w:rsid w:val="00C67B8F"/>
    <w:rsid w:val="00C67F3C"/>
    <w:rsid w:val="00C70FD0"/>
    <w:rsid w:val="00C720CC"/>
    <w:rsid w:val="00C7236A"/>
    <w:rsid w:val="00C7237A"/>
    <w:rsid w:val="00C725FF"/>
    <w:rsid w:val="00C73C95"/>
    <w:rsid w:val="00C74084"/>
    <w:rsid w:val="00C7425E"/>
    <w:rsid w:val="00C7459D"/>
    <w:rsid w:val="00C76A21"/>
    <w:rsid w:val="00C76E7C"/>
    <w:rsid w:val="00C80F77"/>
    <w:rsid w:val="00C815D9"/>
    <w:rsid w:val="00C8185E"/>
    <w:rsid w:val="00C819D4"/>
    <w:rsid w:val="00C81AEE"/>
    <w:rsid w:val="00C824EF"/>
    <w:rsid w:val="00C82F1B"/>
    <w:rsid w:val="00C83299"/>
    <w:rsid w:val="00C832B9"/>
    <w:rsid w:val="00C8335F"/>
    <w:rsid w:val="00C83B84"/>
    <w:rsid w:val="00C8517C"/>
    <w:rsid w:val="00C8581B"/>
    <w:rsid w:val="00C85C50"/>
    <w:rsid w:val="00C861E2"/>
    <w:rsid w:val="00C866E8"/>
    <w:rsid w:val="00C86B43"/>
    <w:rsid w:val="00C87586"/>
    <w:rsid w:val="00C8775F"/>
    <w:rsid w:val="00C90238"/>
    <w:rsid w:val="00C9079E"/>
    <w:rsid w:val="00C90AF1"/>
    <w:rsid w:val="00C90CF9"/>
    <w:rsid w:val="00C9116F"/>
    <w:rsid w:val="00C91A4F"/>
    <w:rsid w:val="00C932D2"/>
    <w:rsid w:val="00C9385B"/>
    <w:rsid w:val="00C95314"/>
    <w:rsid w:val="00C9584F"/>
    <w:rsid w:val="00C95BC7"/>
    <w:rsid w:val="00C95C64"/>
    <w:rsid w:val="00C9609F"/>
    <w:rsid w:val="00C971D8"/>
    <w:rsid w:val="00C9779E"/>
    <w:rsid w:val="00C979C4"/>
    <w:rsid w:val="00CA02AA"/>
    <w:rsid w:val="00CA3576"/>
    <w:rsid w:val="00CA51A7"/>
    <w:rsid w:val="00CA59BB"/>
    <w:rsid w:val="00CA6D00"/>
    <w:rsid w:val="00CA7363"/>
    <w:rsid w:val="00CB030C"/>
    <w:rsid w:val="00CB085C"/>
    <w:rsid w:val="00CB274F"/>
    <w:rsid w:val="00CB44A0"/>
    <w:rsid w:val="00CB54B6"/>
    <w:rsid w:val="00CB54C3"/>
    <w:rsid w:val="00CB600F"/>
    <w:rsid w:val="00CB6674"/>
    <w:rsid w:val="00CB6B45"/>
    <w:rsid w:val="00CB7DCA"/>
    <w:rsid w:val="00CC0754"/>
    <w:rsid w:val="00CC150F"/>
    <w:rsid w:val="00CC3D6D"/>
    <w:rsid w:val="00CC4BC7"/>
    <w:rsid w:val="00CC4EF6"/>
    <w:rsid w:val="00CC5C30"/>
    <w:rsid w:val="00CC6593"/>
    <w:rsid w:val="00CC7487"/>
    <w:rsid w:val="00CD0DE8"/>
    <w:rsid w:val="00CD1936"/>
    <w:rsid w:val="00CD1E70"/>
    <w:rsid w:val="00CD531A"/>
    <w:rsid w:val="00CD5A99"/>
    <w:rsid w:val="00CD5B8C"/>
    <w:rsid w:val="00CD7257"/>
    <w:rsid w:val="00CE10B3"/>
    <w:rsid w:val="00CE2090"/>
    <w:rsid w:val="00CE31C1"/>
    <w:rsid w:val="00CE394F"/>
    <w:rsid w:val="00CE39D8"/>
    <w:rsid w:val="00CE3BBE"/>
    <w:rsid w:val="00CE51A0"/>
    <w:rsid w:val="00CE5489"/>
    <w:rsid w:val="00CE585A"/>
    <w:rsid w:val="00CE6377"/>
    <w:rsid w:val="00CE6EDB"/>
    <w:rsid w:val="00CE73F6"/>
    <w:rsid w:val="00CF082E"/>
    <w:rsid w:val="00CF1388"/>
    <w:rsid w:val="00CF1ADB"/>
    <w:rsid w:val="00CF1B4D"/>
    <w:rsid w:val="00CF29D5"/>
    <w:rsid w:val="00CF31A4"/>
    <w:rsid w:val="00CF3588"/>
    <w:rsid w:val="00CF4C7C"/>
    <w:rsid w:val="00CF523B"/>
    <w:rsid w:val="00CF5589"/>
    <w:rsid w:val="00CF7571"/>
    <w:rsid w:val="00D00D1A"/>
    <w:rsid w:val="00D0149E"/>
    <w:rsid w:val="00D034B9"/>
    <w:rsid w:val="00D04E4C"/>
    <w:rsid w:val="00D07918"/>
    <w:rsid w:val="00D10027"/>
    <w:rsid w:val="00D11400"/>
    <w:rsid w:val="00D11A30"/>
    <w:rsid w:val="00D120F1"/>
    <w:rsid w:val="00D126BD"/>
    <w:rsid w:val="00D133ED"/>
    <w:rsid w:val="00D13547"/>
    <w:rsid w:val="00D142C8"/>
    <w:rsid w:val="00D14585"/>
    <w:rsid w:val="00D14812"/>
    <w:rsid w:val="00D154C4"/>
    <w:rsid w:val="00D16722"/>
    <w:rsid w:val="00D16BB3"/>
    <w:rsid w:val="00D17AF6"/>
    <w:rsid w:val="00D17C6C"/>
    <w:rsid w:val="00D17E02"/>
    <w:rsid w:val="00D17F6D"/>
    <w:rsid w:val="00D2088F"/>
    <w:rsid w:val="00D21833"/>
    <w:rsid w:val="00D219AD"/>
    <w:rsid w:val="00D21CD2"/>
    <w:rsid w:val="00D22120"/>
    <w:rsid w:val="00D2245B"/>
    <w:rsid w:val="00D2379A"/>
    <w:rsid w:val="00D23A61"/>
    <w:rsid w:val="00D23AF4"/>
    <w:rsid w:val="00D24FB5"/>
    <w:rsid w:val="00D25080"/>
    <w:rsid w:val="00D25A23"/>
    <w:rsid w:val="00D25BFC"/>
    <w:rsid w:val="00D261B6"/>
    <w:rsid w:val="00D26ECD"/>
    <w:rsid w:val="00D26EE6"/>
    <w:rsid w:val="00D30161"/>
    <w:rsid w:val="00D305C3"/>
    <w:rsid w:val="00D308DC"/>
    <w:rsid w:val="00D313BA"/>
    <w:rsid w:val="00D3155F"/>
    <w:rsid w:val="00D3286B"/>
    <w:rsid w:val="00D32C23"/>
    <w:rsid w:val="00D33C50"/>
    <w:rsid w:val="00D346EF"/>
    <w:rsid w:val="00D350E9"/>
    <w:rsid w:val="00D35558"/>
    <w:rsid w:val="00D357D1"/>
    <w:rsid w:val="00D3723A"/>
    <w:rsid w:val="00D401AD"/>
    <w:rsid w:val="00D40A22"/>
    <w:rsid w:val="00D41A16"/>
    <w:rsid w:val="00D41D8C"/>
    <w:rsid w:val="00D43158"/>
    <w:rsid w:val="00D4491E"/>
    <w:rsid w:val="00D4504B"/>
    <w:rsid w:val="00D45AC5"/>
    <w:rsid w:val="00D45E4E"/>
    <w:rsid w:val="00D47D0D"/>
    <w:rsid w:val="00D47E55"/>
    <w:rsid w:val="00D50210"/>
    <w:rsid w:val="00D5034E"/>
    <w:rsid w:val="00D50631"/>
    <w:rsid w:val="00D50DB2"/>
    <w:rsid w:val="00D537B7"/>
    <w:rsid w:val="00D53828"/>
    <w:rsid w:val="00D538B8"/>
    <w:rsid w:val="00D538F8"/>
    <w:rsid w:val="00D53AFF"/>
    <w:rsid w:val="00D53EFB"/>
    <w:rsid w:val="00D56025"/>
    <w:rsid w:val="00D56145"/>
    <w:rsid w:val="00D568AE"/>
    <w:rsid w:val="00D56B49"/>
    <w:rsid w:val="00D56C0A"/>
    <w:rsid w:val="00D601F1"/>
    <w:rsid w:val="00D60A43"/>
    <w:rsid w:val="00D60CEA"/>
    <w:rsid w:val="00D61F16"/>
    <w:rsid w:val="00D624C8"/>
    <w:rsid w:val="00D62547"/>
    <w:rsid w:val="00D6368E"/>
    <w:rsid w:val="00D644C2"/>
    <w:rsid w:val="00D64BC5"/>
    <w:rsid w:val="00D6579B"/>
    <w:rsid w:val="00D65CB8"/>
    <w:rsid w:val="00D65DD7"/>
    <w:rsid w:val="00D65FF5"/>
    <w:rsid w:val="00D66918"/>
    <w:rsid w:val="00D70029"/>
    <w:rsid w:val="00D707D9"/>
    <w:rsid w:val="00D719AA"/>
    <w:rsid w:val="00D72B51"/>
    <w:rsid w:val="00D73358"/>
    <w:rsid w:val="00D737EF"/>
    <w:rsid w:val="00D73D45"/>
    <w:rsid w:val="00D75393"/>
    <w:rsid w:val="00D768BD"/>
    <w:rsid w:val="00D77AA7"/>
    <w:rsid w:val="00D804FE"/>
    <w:rsid w:val="00D80CA5"/>
    <w:rsid w:val="00D819F3"/>
    <w:rsid w:val="00D81CB4"/>
    <w:rsid w:val="00D81D30"/>
    <w:rsid w:val="00D82686"/>
    <w:rsid w:val="00D85454"/>
    <w:rsid w:val="00D866DE"/>
    <w:rsid w:val="00D8713C"/>
    <w:rsid w:val="00D903E4"/>
    <w:rsid w:val="00D90A28"/>
    <w:rsid w:val="00D91DB9"/>
    <w:rsid w:val="00D91FBF"/>
    <w:rsid w:val="00D9232F"/>
    <w:rsid w:val="00D925B4"/>
    <w:rsid w:val="00D9296B"/>
    <w:rsid w:val="00D92D2E"/>
    <w:rsid w:val="00D935E5"/>
    <w:rsid w:val="00D93EA7"/>
    <w:rsid w:val="00D94533"/>
    <w:rsid w:val="00D94543"/>
    <w:rsid w:val="00D96475"/>
    <w:rsid w:val="00D96CBC"/>
    <w:rsid w:val="00DA049D"/>
    <w:rsid w:val="00DA17C2"/>
    <w:rsid w:val="00DA1EEB"/>
    <w:rsid w:val="00DA20D7"/>
    <w:rsid w:val="00DA217D"/>
    <w:rsid w:val="00DA302B"/>
    <w:rsid w:val="00DA3318"/>
    <w:rsid w:val="00DA33F0"/>
    <w:rsid w:val="00DA38F1"/>
    <w:rsid w:val="00DA48A7"/>
    <w:rsid w:val="00DA4A35"/>
    <w:rsid w:val="00DA5434"/>
    <w:rsid w:val="00DA5EDB"/>
    <w:rsid w:val="00DA6FAF"/>
    <w:rsid w:val="00DA7089"/>
    <w:rsid w:val="00DA73F5"/>
    <w:rsid w:val="00DA7743"/>
    <w:rsid w:val="00DA7DFD"/>
    <w:rsid w:val="00DA7E93"/>
    <w:rsid w:val="00DA7EAC"/>
    <w:rsid w:val="00DB028B"/>
    <w:rsid w:val="00DB1846"/>
    <w:rsid w:val="00DB22AA"/>
    <w:rsid w:val="00DB2AE0"/>
    <w:rsid w:val="00DB3EC5"/>
    <w:rsid w:val="00DB3F99"/>
    <w:rsid w:val="00DB64DA"/>
    <w:rsid w:val="00DB7577"/>
    <w:rsid w:val="00DB7816"/>
    <w:rsid w:val="00DB7E46"/>
    <w:rsid w:val="00DC0306"/>
    <w:rsid w:val="00DC0D23"/>
    <w:rsid w:val="00DC178E"/>
    <w:rsid w:val="00DC221F"/>
    <w:rsid w:val="00DC28BA"/>
    <w:rsid w:val="00DC2B3D"/>
    <w:rsid w:val="00DC2CA5"/>
    <w:rsid w:val="00DC30E2"/>
    <w:rsid w:val="00DC3565"/>
    <w:rsid w:val="00DC3EE8"/>
    <w:rsid w:val="00DC40AC"/>
    <w:rsid w:val="00DC5E1B"/>
    <w:rsid w:val="00DC6833"/>
    <w:rsid w:val="00DC6C7F"/>
    <w:rsid w:val="00DC6EE6"/>
    <w:rsid w:val="00DC6F4B"/>
    <w:rsid w:val="00DC7E97"/>
    <w:rsid w:val="00DD0183"/>
    <w:rsid w:val="00DD0C6D"/>
    <w:rsid w:val="00DD11D9"/>
    <w:rsid w:val="00DD127F"/>
    <w:rsid w:val="00DD3246"/>
    <w:rsid w:val="00DD3D92"/>
    <w:rsid w:val="00DD4078"/>
    <w:rsid w:val="00DD4C2A"/>
    <w:rsid w:val="00DD5C71"/>
    <w:rsid w:val="00DD7813"/>
    <w:rsid w:val="00DE00C5"/>
    <w:rsid w:val="00DE057F"/>
    <w:rsid w:val="00DE059E"/>
    <w:rsid w:val="00DE130B"/>
    <w:rsid w:val="00DE2D38"/>
    <w:rsid w:val="00DE3886"/>
    <w:rsid w:val="00DE5F25"/>
    <w:rsid w:val="00DE64FA"/>
    <w:rsid w:val="00DE6A5E"/>
    <w:rsid w:val="00DE7AA2"/>
    <w:rsid w:val="00DF03A4"/>
    <w:rsid w:val="00DF267C"/>
    <w:rsid w:val="00DF2C32"/>
    <w:rsid w:val="00DF41FB"/>
    <w:rsid w:val="00E00B9C"/>
    <w:rsid w:val="00E00F91"/>
    <w:rsid w:val="00E03623"/>
    <w:rsid w:val="00E041E6"/>
    <w:rsid w:val="00E05CA7"/>
    <w:rsid w:val="00E05CC7"/>
    <w:rsid w:val="00E06ED3"/>
    <w:rsid w:val="00E079A0"/>
    <w:rsid w:val="00E12C1F"/>
    <w:rsid w:val="00E12CDE"/>
    <w:rsid w:val="00E137F6"/>
    <w:rsid w:val="00E13AB9"/>
    <w:rsid w:val="00E1462B"/>
    <w:rsid w:val="00E160BF"/>
    <w:rsid w:val="00E174D0"/>
    <w:rsid w:val="00E20E64"/>
    <w:rsid w:val="00E2100F"/>
    <w:rsid w:val="00E213EB"/>
    <w:rsid w:val="00E21CAB"/>
    <w:rsid w:val="00E22ACB"/>
    <w:rsid w:val="00E23C93"/>
    <w:rsid w:val="00E23E91"/>
    <w:rsid w:val="00E2420C"/>
    <w:rsid w:val="00E24BA1"/>
    <w:rsid w:val="00E25396"/>
    <w:rsid w:val="00E253D1"/>
    <w:rsid w:val="00E25590"/>
    <w:rsid w:val="00E25D1F"/>
    <w:rsid w:val="00E25DAC"/>
    <w:rsid w:val="00E26F81"/>
    <w:rsid w:val="00E26FF3"/>
    <w:rsid w:val="00E27177"/>
    <w:rsid w:val="00E27234"/>
    <w:rsid w:val="00E27512"/>
    <w:rsid w:val="00E30683"/>
    <w:rsid w:val="00E30B57"/>
    <w:rsid w:val="00E31173"/>
    <w:rsid w:val="00E32B03"/>
    <w:rsid w:val="00E3531B"/>
    <w:rsid w:val="00E35F2C"/>
    <w:rsid w:val="00E3635B"/>
    <w:rsid w:val="00E3679D"/>
    <w:rsid w:val="00E40270"/>
    <w:rsid w:val="00E43DE7"/>
    <w:rsid w:val="00E44BAD"/>
    <w:rsid w:val="00E4576C"/>
    <w:rsid w:val="00E4673C"/>
    <w:rsid w:val="00E469D6"/>
    <w:rsid w:val="00E46FAE"/>
    <w:rsid w:val="00E47228"/>
    <w:rsid w:val="00E4731B"/>
    <w:rsid w:val="00E47A8C"/>
    <w:rsid w:val="00E50789"/>
    <w:rsid w:val="00E51917"/>
    <w:rsid w:val="00E51F2F"/>
    <w:rsid w:val="00E527AE"/>
    <w:rsid w:val="00E52B56"/>
    <w:rsid w:val="00E54EF5"/>
    <w:rsid w:val="00E56D8C"/>
    <w:rsid w:val="00E57721"/>
    <w:rsid w:val="00E57C55"/>
    <w:rsid w:val="00E61719"/>
    <w:rsid w:val="00E62EDB"/>
    <w:rsid w:val="00E63F8C"/>
    <w:rsid w:val="00E645E0"/>
    <w:rsid w:val="00E648D1"/>
    <w:rsid w:val="00E64B80"/>
    <w:rsid w:val="00E6572A"/>
    <w:rsid w:val="00E660AF"/>
    <w:rsid w:val="00E6691E"/>
    <w:rsid w:val="00E7006A"/>
    <w:rsid w:val="00E708F2"/>
    <w:rsid w:val="00E714A0"/>
    <w:rsid w:val="00E718BF"/>
    <w:rsid w:val="00E71BDA"/>
    <w:rsid w:val="00E71DF6"/>
    <w:rsid w:val="00E72200"/>
    <w:rsid w:val="00E7224F"/>
    <w:rsid w:val="00E728B4"/>
    <w:rsid w:val="00E73042"/>
    <w:rsid w:val="00E73614"/>
    <w:rsid w:val="00E758F1"/>
    <w:rsid w:val="00E76E22"/>
    <w:rsid w:val="00E803A3"/>
    <w:rsid w:val="00E806A0"/>
    <w:rsid w:val="00E809B9"/>
    <w:rsid w:val="00E80FBA"/>
    <w:rsid w:val="00E83C38"/>
    <w:rsid w:val="00E8642C"/>
    <w:rsid w:val="00E866E0"/>
    <w:rsid w:val="00E8703D"/>
    <w:rsid w:val="00E87904"/>
    <w:rsid w:val="00E912CA"/>
    <w:rsid w:val="00E913C5"/>
    <w:rsid w:val="00E91A02"/>
    <w:rsid w:val="00E91C09"/>
    <w:rsid w:val="00E91D10"/>
    <w:rsid w:val="00E92602"/>
    <w:rsid w:val="00E93432"/>
    <w:rsid w:val="00E93DDE"/>
    <w:rsid w:val="00E93E6B"/>
    <w:rsid w:val="00E94133"/>
    <w:rsid w:val="00E94765"/>
    <w:rsid w:val="00E94854"/>
    <w:rsid w:val="00E94AA9"/>
    <w:rsid w:val="00E95E86"/>
    <w:rsid w:val="00E97D52"/>
    <w:rsid w:val="00EA19D6"/>
    <w:rsid w:val="00EA37B6"/>
    <w:rsid w:val="00EA41BA"/>
    <w:rsid w:val="00EA421F"/>
    <w:rsid w:val="00EA4486"/>
    <w:rsid w:val="00EA5162"/>
    <w:rsid w:val="00EA5E57"/>
    <w:rsid w:val="00EA6E00"/>
    <w:rsid w:val="00EA7D09"/>
    <w:rsid w:val="00EB089D"/>
    <w:rsid w:val="00EB0B3C"/>
    <w:rsid w:val="00EB0F94"/>
    <w:rsid w:val="00EB1953"/>
    <w:rsid w:val="00EB2E84"/>
    <w:rsid w:val="00EB38D0"/>
    <w:rsid w:val="00EB3E8A"/>
    <w:rsid w:val="00EB41FB"/>
    <w:rsid w:val="00EB482F"/>
    <w:rsid w:val="00EB5C84"/>
    <w:rsid w:val="00EB6392"/>
    <w:rsid w:val="00EB72B5"/>
    <w:rsid w:val="00EC02CF"/>
    <w:rsid w:val="00EC08EE"/>
    <w:rsid w:val="00EC110A"/>
    <w:rsid w:val="00EC1784"/>
    <w:rsid w:val="00EC2F01"/>
    <w:rsid w:val="00EC38DC"/>
    <w:rsid w:val="00EC5FC5"/>
    <w:rsid w:val="00EC601F"/>
    <w:rsid w:val="00EC78FE"/>
    <w:rsid w:val="00EC7B8C"/>
    <w:rsid w:val="00ED0C46"/>
    <w:rsid w:val="00ED12E5"/>
    <w:rsid w:val="00ED141F"/>
    <w:rsid w:val="00ED15DA"/>
    <w:rsid w:val="00ED1A8C"/>
    <w:rsid w:val="00ED21A4"/>
    <w:rsid w:val="00ED22FA"/>
    <w:rsid w:val="00ED340D"/>
    <w:rsid w:val="00ED3473"/>
    <w:rsid w:val="00ED3E22"/>
    <w:rsid w:val="00ED4489"/>
    <w:rsid w:val="00ED4964"/>
    <w:rsid w:val="00ED49EC"/>
    <w:rsid w:val="00ED4A14"/>
    <w:rsid w:val="00ED4D1B"/>
    <w:rsid w:val="00ED57AE"/>
    <w:rsid w:val="00ED63F9"/>
    <w:rsid w:val="00ED6495"/>
    <w:rsid w:val="00ED6BA4"/>
    <w:rsid w:val="00ED7F65"/>
    <w:rsid w:val="00EE165E"/>
    <w:rsid w:val="00EE2927"/>
    <w:rsid w:val="00EE2E99"/>
    <w:rsid w:val="00EE2EB2"/>
    <w:rsid w:val="00EE5160"/>
    <w:rsid w:val="00EE5623"/>
    <w:rsid w:val="00EE604D"/>
    <w:rsid w:val="00EE65D7"/>
    <w:rsid w:val="00EE7BAF"/>
    <w:rsid w:val="00EF03ED"/>
    <w:rsid w:val="00EF0C39"/>
    <w:rsid w:val="00EF0D4A"/>
    <w:rsid w:val="00EF154A"/>
    <w:rsid w:val="00EF1801"/>
    <w:rsid w:val="00EF1B6B"/>
    <w:rsid w:val="00EF25F8"/>
    <w:rsid w:val="00EF27C8"/>
    <w:rsid w:val="00EF2B88"/>
    <w:rsid w:val="00EF4C61"/>
    <w:rsid w:val="00F00004"/>
    <w:rsid w:val="00F0086D"/>
    <w:rsid w:val="00F009D8"/>
    <w:rsid w:val="00F015E5"/>
    <w:rsid w:val="00F021CA"/>
    <w:rsid w:val="00F029FC"/>
    <w:rsid w:val="00F02FCB"/>
    <w:rsid w:val="00F03640"/>
    <w:rsid w:val="00F048E7"/>
    <w:rsid w:val="00F06782"/>
    <w:rsid w:val="00F06F9D"/>
    <w:rsid w:val="00F070A1"/>
    <w:rsid w:val="00F07649"/>
    <w:rsid w:val="00F10EAC"/>
    <w:rsid w:val="00F1149B"/>
    <w:rsid w:val="00F11D7B"/>
    <w:rsid w:val="00F11E1A"/>
    <w:rsid w:val="00F12836"/>
    <w:rsid w:val="00F13BFC"/>
    <w:rsid w:val="00F14029"/>
    <w:rsid w:val="00F14099"/>
    <w:rsid w:val="00F1496E"/>
    <w:rsid w:val="00F15589"/>
    <w:rsid w:val="00F1591C"/>
    <w:rsid w:val="00F179B1"/>
    <w:rsid w:val="00F2114B"/>
    <w:rsid w:val="00F2170B"/>
    <w:rsid w:val="00F217DC"/>
    <w:rsid w:val="00F22EEA"/>
    <w:rsid w:val="00F22F6E"/>
    <w:rsid w:val="00F2440B"/>
    <w:rsid w:val="00F24B55"/>
    <w:rsid w:val="00F250B5"/>
    <w:rsid w:val="00F25C61"/>
    <w:rsid w:val="00F25EAA"/>
    <w:rsid w:val="00F270FF"/>
    <w:rsid w:val="00F27396"/>
    <w:rsid w:val="00F27BAD"/>
    <w:rsid w:val="00F304D2"/>
    <w:rsid w:val="00F30C97"/>
    <w:rsid w:val="00F30F77"/>
    <w:rsid w:val="00F3186C"/>
    <w:rsid w:val="00F31894"/>
    <w:rsid w:val="00F332F7"/>
    <w:rsid w:val="00F33447"/>
    <w:rsid w:val="00F334FD"/>
    <w:rsid w:val="00F343E2"/>
    <w:rsid w:val="00F3563A"/>
    <w:rsid w:val="00F36F64"/>
    <w:rsid w:val="00F407C4"/>
    <w:rsid w:val="00F40F46"/>
    <w:rsid w:val="00F42101"/>
    <w:rsid w:val="00F42A60"/>
    <w:rsid w:val="00F43BE3"/>
    <w:rsid w:val="00F45631"/>
    <w:rsid w:val="00F45EE6"/>
    <w:rsid w:val="00F45F25"/>
    <w:rsid w:val="00F460A5"/>
    <w:rsid w:val="00F46328"/>
    <w:rsid w:val="00F4671C"/>
    <w:rsid w:val="00F502BD"/>
    <w:rsid w:val="00F50979"/>
    <w:rsid w:val="00F50D8D"/>
    <w:rsid w:val="00F51575"/>
    <w:rsid w:val="00F55E29"/>
    <w:rsid w:val="00F5648E"/>
    <w:rsid w:val="00F57F24"/>
    <w:rsid w:val="00F60188"/>
    <w:rsid w:val="00F60930"/>
    <w:rsid w:val="00F61655"/>
    <w:rsid w:val="00F61EBF"/>
    <w:rsid w:val="00F626A6"/>
    <w:rsid w:val="00F6271E"/>
    <w:rsid w:val="00F635AF"/>
    <w:rsid w:val="00F63D1B"/>
    <w:rsid w:val="00F6445B"/>
    <w:rsid w:val="00F658C7"/>
    <w:rsid w:val="00F669D5"/>
    <w:rsid w:val="00F678E6"/>
    <w:rsid w:val="00F71B8C"/>
    <w:rsid w:val="00F723E3"/>
    <w:rsid w:val="00F73143"/>
    <w:rsid w:val="00F740AB"/>
    <w:rsid w:val="00F74D5D"/>
    <w:rsid w:val="00F76C5B"/>
    <w:rsid w:val="00F76CBF"/>
    <w:rsid w:val="00F80879"/>
    <w:rsid w:val="00F833FD"/>
    <w:rsid w:val="00F8380A"/>
    <w:rsid w:val="00F84925"/>
    <w:rsid w:val="00F86F6E"/>
    <w:rsid w:val="00F87C6C"/>
    <w:rsid w:val="00F87EF0"/>
    <w:rsid w:val="00F903FE"/>
    <w:rsid w:val="00F90433"/>
    <w:rsid w:val="00F9043B"/>
    <w:rsid w:val="00F911C1"/>
    <w:rsid w:val="00F9367B"/>
    <w:rsid w:val="00F9534A"/>
    <w:rsid w:val="00F9554A"/>
    <w:rsid w:val="00F95E91"/>
    <w:rsid w:val="00F96353"/>
    <w:rsid w:val="00FA029B"/>
    <w:rsid w:val="00FA08AD"/>
    <w:rsid w:val="00FA1700"/>
    <w:rsid w:val="00FA2ED4"/>
    <w:rsid w:val="00FA30A2"/>
    <w:rsid w:val="00FA33C1"/>
    <w:rsid w:val="00FA416D"/>
    <w:rsid w:val="00FA492C"/>
    <w:rsid w:val="00FA4CA2"/>
    <w:rsid w:val="00FA62CA"/>
    <w:rsid w:val="00FA69F9"/>
    <w:rsid w:val="00FA7B76"/>
    <w:rsid w:val="00FA7B97"/>
    <w:rsid w:val="00FA7EE0"/>
    <w:rsid w:val="00FB0429"/>
    <w:rsid w:val="00FB06BB"/>
    <w:rsid w:val="00FB11AD"/>
    <w:rsid w:val="00FB17CC"/>
    <w:rsid w:val="00FB239A"/>
    <w:rsid w:val="00FB30C5"/>
    <w:rsid w:val="00FB32A9"/>
    <w:rsid w:val="00FB43C2"/>
    <w:rsid w:val="00FB4AD9"/>
    <w:rsid w:val="00FB58AA"/>
    <w:rsid w:val="00FB7051"/>
    <w:rsid w:val="00FC1ABD"/>
    <w:rsid w:val="00FC27A6"/>
    <w:rsid w:val="00FC346C"/>
    <w:rsid w:val="00FC384E"/>
    <w:rsid w:val="00FC3F5B"/>
    <w:rsid w:val="00FC47B6"/>
    <w:rsid w:val="00FC5276"/>
    <w:rsid w:val="00FC65D1"/>
    <w:rsid w:val="00FC75CA"/>
    <w:rsid w:val="00FC784A"/>
    <w:rsid w:val="00FC7D1C"/>
    <w:rsid w:val="00FC7E5A"/>
    <w:rsid w:val="00FD21A3"/>
    <w:rsid w:val="00FD231C"/>
    <w:rsid w:val="00FD34C0"/>
    <w:rsid w:val="00FD3C7B"/>
    <w:rsid w:val="00FD4C9D"/>
    <w:rsid w:val="00FD4E1D"/>
    <w:rsid w:val="00FD5659"/>
    <w:rsid w:val="00FD56D8"/>
    <w:rsid w:val="00FD5EC2"/>
    <w:rsid w:val="00FD6D88"/>
    <w:rsid w:val="00FD70A8"/>
    <w:rsid w:val="00FE0859"/>
    <w:rsid w:val="00FE0E0B"/>
    <w:rsid w:val="00FE1544"/>
    <w:rsid w:val="00FE1B0B"/>
    <w:rsid w:val="00FE1E52"/>
    <w:rsid w:val="00FE464F"/>
    <w:rsid w:val="00FE4AA2"/>
    <w:rsid w:val="00FE5845"/>
    <w:rsid w:val="00FE7BC2"/>
    <w:rsid w:val="00FF0583"/>
    <w:rsid w:val="00FF1715"/>
    <w:rsid w:val="00FF1A48"/>
    <w:rsid w:val="00FF2638"/>
    <w:rsid w:val="00FF2821"/>
    <w:rsid w:val="00FF2C66"/>
    <w:rsid w:val="00FF2D39"/>
    <w:rsid w:val="00FF2F56"/>
    <w:rsid w:val="00FF4896"/>
    <w:rsid w:val="00FF53D9"/>
    <w:rsid w:val="00FF6862"/>
    <w:rsid w:val="090D8F2D"/>
    <w:rsid w:val="28FC73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7C254C4"/>
  <w15:docId w15:val="{50D2A0A2-B538-4D29-A6AB-ED9ADE6DFE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21016"/>
    <w:pPr>
      <w:widowControl w:val="0"/>
    </w:pPr>
  </w:style>
  <w:style w:type="paragraph" w:styleId="Heading1">
    <w:name w:val="heading 1"/>
    <w:basedOn w:val="Normal"/>
    <w:next w:val="Normal"/>
    <w:link w:val="Heading1Char"/>
    <w:uiPriority w:val="9"/>
    <w:qFormat/>
    <w:rsid w:val="00DA4A35"/>
    <w:pPr>
      <w:keepNext/>
      <w:keepLines/>
      <w:spacing w:before="240" w:after="0"/>
      <w:outlineLvl w:val="0"/>
    </w:pPr>
    <w:rPr>
      <w:rFonts w:eastAsiaTheme="majorEastAsia" w:cstheme="minorHAns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59B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E472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E4726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A4A35"/>
    <w:rPr>
      <w:rFonts w:eastAsiaTheme="majorEastAsia" w:cstheme="minorHAnsi"/>
      <w:b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A59B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8D5337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8D5337"/>
    <w:rPr>
      <w:b/>
      <w:bCs/>
    </w:rPr>
  </w:style>
  <w:style w:type="paragraph" w:styleId="NormalWeb">
    <w:name w:val="Normal (Web)"/>
    <w:basedOn w:val="Normal"/>
    <w:uiPriority w:val="99"/>
    <w:unhideWhenUsed/>
    <w:rsid w:val="008D533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8D533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E6CF6"/>
    <w:rPr>
      <w:color w:val="954F72" w:themeColor="followed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2E472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E472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NoSpacing">
    <w:name w:val="No Spacing"/>
    <w:uiPriority w:val="1"/>
    <w:qFormat/>
    <w:rsid w:val="002E4726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7C755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C755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C755A"/>
    <w:rPr>
      <w:sz w:val="20"/>
      <w:szCs w:val="20"/>
    </w:rPr>
  </w:style>
  <w:style w:type="table" w:styleId="PlainTable2">
    <w:name w:val="Plain Table 2"/>
    <w:basedOn w:val="TableNormal"/>
    <w:uiPriority w:val="42"/>
    <w:rsid w:val="00B953AA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">
    <w:name w:val="Table Grid"/>
    <w:basedOn w:val="TableNormal"/>
    <w:uiPriority w:val="39"/>
    <w:rsid w:val="001958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rsid w:val="00C70FD0"/>
    <w:pPr>
      <w:spacing w:after="0" w:line="240" w:lineRule="auto"/>
    </w:pPr>
    <w:rPr>
      <w:sz w:val="24"/>
      <w:szCs w:val="24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12AA1"/>
    <w:pPr>
      <w:spacing w:after="0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2AA1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C12AA1"/>
    <w:pPr>
      <w:spacing w:line="24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12AA1"/>
    <w:rPr>
      <w:rFonts w:ascii="Arial" w:hAnsi="Arial" w:cs="Arial"/>
      <w:noProof/>
    </w:rPr>
  </w:style>
  <w:style w:type="character" w:styleId="PlaceholderText">
    <w:name w:val="Placeholder Text"/>
    <w:basedOn w:val="DefaultParagraphFont"/>
    <w:uiPriority w:val="99"/>
    <w:semiHidden/>
    <w:rsid w:val="00EC110A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EC110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16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165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A756C9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F42A6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2A60"/>
  </w:style>
  <w:style w:type="paragraph" w:styleId="Footer">
    <w:name w:val="footer"/>
    <w:basedOn w:val="Normal"/>
    <w:link w:val="FooterChar"/>
    <w:uiPriority w:val="99"/>
    <w:unhideWhenUsed/>
    <w:rsid w:val="00F42A6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2A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588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2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7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56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50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35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57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07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33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686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86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32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63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0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73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99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02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5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3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5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3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92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04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13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16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20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82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866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03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61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2053043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821114982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855413246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427579604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341107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1046181229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2991896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4505828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8850680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43427956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27224875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13566107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50872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3662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697585043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</w:div>
              </w:divsChild>
            </w:div>
          </w:divsChild>
        </w:div>
      </w:divsChild>
    </w:div>
    <w:div w:id="183291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5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46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4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016021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869028434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338924206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37520166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7688144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839468915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6515980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20970941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51330275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30913635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7845496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14226824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96438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5552751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694844778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</w:div>
              </w:divsChild>
            </w:div>
          </w:divsChild>
        </w:div>
      </w:divsChild>
    </w:div>
    <w:div w:id="209330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996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6980579E083A147A84C4508E6138F7D" ma:contentTypeVersion="6" ma:contentTypeDescription="Create a new document." ma:contentTypeScope="" ma:versionID="7e251fd17757d201700d368459591864">
  <xsd:schema xmlns:xsd="http://www.w3.org/2001/XMLSchema" xmlns:xs="http://www.w3.org/2001/XMLSchema" xmlns:p="http://schemas.microsoft.com/office/2006/metadata/properties" xmlns:ns2="e47a5054-002d-43b5-8275-d6d1e2f89424" xmlns:ns3="b06acf14-4296-4ca0-a74e-7c6005a261a6" targetNamespace="http://schemas.microsoft.com/office/2006/metadata/properties" ma:root="true" ma:fieldsID="71a83ac39dfbc7ec85a8b8f5334a470a" ns2:_="" ns3:_="">
    <xsd:import namespace="e47a5054-002d-43b5-8275-d6d1e2f89424"/>
    <xsd:import namespace="b06acf14-4296-4ca0-a74e-7c6005a261a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47a5054-002d-43b5-8275-d6d1e2f8942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06acf14-4296-4ca0-a74e-7c6005a261a6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8ADCEF6-0168-4A05-84EA-056DE7C151D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88183F1-0DC0-4E62-B27E-C2D7094B3D04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C3C15FB5-CBF5-472A-9C35-D123781DC78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C4BC447A-38DA-4126-BA03-85454E29CE3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47a5054-002d-43b5-8275-d6d1e2f89424"/>
    <ds:schemaRef ds:uri="b06acf14-4296-4ca0-a74e-7c6005a261a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4</TotalTime>
  <Pages>9</Pages>
  <Words>818</Words>
  <Characters>4668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76</CharactersWithSpaces>
  <SharedDoc>false</SharedDoc>
  <HLinks>
    <vt:vector size="24" baseType="variant">
      <vt:variant>
        <vt:i4>5111883</vt:i4>
      </vt:variant>
      <vt:variant>
        <vt:i4>280</vt:i4>
      </vt:variant>
      <vt:variant>
        <vt:i4>0</vt:i4>
      </vt:variant>
      <vt:variant>
        <vt:i4>5</vt:i4>
      </vt:variant>
      <vt:variant>
        <vt:lpwstr>https://doi.org/10.1002/jps.22811</vt:lpwstr>
      </vt:variant>
      <vt:variant>
        <vt:lpwstr/>
      </vt:variant>
      <vt:variant>
        <vt:i4>5570646</vt:i4>
      </vt:variant>
      <vt:variant>
        <vt:i4>277</vt:i4>
      </vt:variant>
      <vt:variant>
        <vt:i4>0</vt:i4>
      </vt:variant>
      <vt:variant>
        <vt:i4>5</vt:i4>
      </vt:variant>
      <vt:variant>
        <vt:lpwstr>https://doi.org/10.1002/cnm.3234</vt:lpwstr>
      </vt:variant>
      <vt:variant>
        <vt:lpwstr/>
      </vt:variant>
      <vt:variant>
        <vt:i4>5308488</vt:i4>
      </vt:variant>
      <vt:variant>
        <vt:i4>274</vt:i4>
      </vt:variant>
      <vt:variant>
        <vt:i4>0</vt:i4>
      </vt:variant>
      <vt:variant>
        <vt:i4>5</vt:i4>
      </vt:variant>
      <vt:variant>
        <vt:lpwstr>https://doi.org/10.1111/aor.14060</vt:lpwstr>
      </vt:variant>
      <vt:variant>
        <vt:lpwstr/>
      </vt:variant>
      <vt:variant>
        <vt:i4>3473455</vt:i4>
      </vt:variant>
      <vt:variant>
        <vt:i4>271</vt:i4>
      </vt:variant>
      <vt:variant>
        <vt:i4>0</vt:i4>
      </vt:variant>
      <vt:variant>
        <vt:i4>5</vt:i4>
      </vt:variant>
      <vt:variant>
        <vt:lpwstr>https://doi.org/10.1096/fasebj.2020.34.s1.02644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ie Kirkpatrick</dc:creator>
  <cp:keywords/>
  <dc:description/>
  <cp:lastModifiedBy>Monti, Christopher</cp:lastModifiedBy>
  <cp:revision>121</cp:revision>
  <cp:lastPrinted>2024-01-24T20:11:00Z</cp:lastPrinted>
  <dcterms:created xsi:type="dcterms:W3CDTF">2024-02-08T18:15:00Z</dcterms:created>
  <dcterms:modified xsi:type="dcterms:W3CDTF">2024-05-21T19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6980579E083A147A84C4508E6138F7D</vt:lpwstr>
  </property>
</Properties>
</file>